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02021" w14:textId="77777777" w:rsidR="004F3D5A" w:rsidRPr="004F3D5A" w:rsidRDefault="004F3D5A" w:rsidP="004F3D5A">
      <w:pPr>
        <w:jc w:val="center"/>
        <w:rPr>
          <w:rFonts w:ascii="Times New Roman" w:hAnsi="Times New Roman" w:cs="Times New Roman"/>
          <w:b/>
          <w:sz w:val="32"/>
          <w:szCs w:val="32"/>
        </w:rPr>
      </w:pPr>
      <w:r w:rsidRPr="004F3D5A">
        <w:rPr>
          <w:rFonts w:ascii="Times New Roman" w:hAnsi="Times New Roman" w:cs="Times New Roman"/>
          <w:b/>
          <w:sz w:val="32"/>
          <w:szCs w:val="32"/>
        </w:rPr>
        <w:t>Hydrodynamic Cavitation: Unveiling the Phenomenon and its fundamentals</w:t>
      </w:r>
    </w:p>
    <w:p w14:paraId="60CD78CA" w14:textId="77777777" w:rsidR="004F3D5A" w:rsidRPr="004F3D5A" w:rsidRDefault="004F3D5A" w:rsidP="004F3D5A">
      <w:pPr>
        <w:jc w:val="center"/>
        <w:rPr>
          <w:rFonts w:ascii="Times New Roman" w:hAnsi="Times New Roman" w:cs="Times New Roman"/>
          <w:b/>
          <w:sz w:val="28"/>
          <w:szCs w:val="32"/>
        </w:rPr>
      </w:pPr>
      <w:r w:rsidRPr="004F3D5A">
        <w:rPr>
          <w:rFonts w:ascii="Times New Roman" w:hAnsi="Times New Roman" w:cs="Times New Roman"/>
          <w:b/>
          <w:sz w:val="28"/>
          <w:szCs w:val="32"/>
        </w:rPr>
        <w:t xml:space="preserve">Ankit Kumar </w:t>
      </w:r>
      <w:proofErr w:type="spellStart"/>
      <w:r w:rsidRPr="004F3D5A">
        <w:rPr>
          <w:rFonts w:ascii="Times New Roman" w:hAnsi="Times New Roman" w:cs="Times New Roman"/>
          <w:b/>
          <w:sz w:val="28"/>
          <w:szCs w:val="32"/>
        </w:rPr>
        <w:t>Deshmukh</w:t>
      </w:r>
      <w:r w:rsidRPr="004F3D5A">
        <w:rPr>
          <w:rFonts w:ascii="Times New Roman" w:hAnsi="Times New Roman" w:cs="Times New Roman"/>
          <w:b/>
          <w:sz w:val="28"/>
          <w:szCs w:val="32"/>
          <w:vertAlign w:val="superscript"/>
        </w:rPr>
        <w:t>a</w:t>
      </w:r>
      <w:proofErr w:type="spellEnd"/>
      <w:r w:rsidRPr="004F3D5A">
        <w:rPr>
          <w:rFonts w:ascii="Times New Roman" w:hAnsi="Times New Roman" w:cs="Times New Roman"/>
          <w:b/>
          <w:sz w:val="28"/>
          <w:szCs w:val="32"/>
        </w:rPr>
        <w:t>, H K Rohit</w:t>
      </w:r>
      <w:r w:rsidRPr="004F3D5A">
        <w:rPr>
          <w:rFonts w:ascii="Times New Roman" w:hAnsi="Times New Roman" w:cs="Times New Roman"/>
          <w:b/>
          <w:sz w:val="28"/>
          <w:szCs w:val="32"/>
          <w:vertAlign w:val="superscript"/>
        </w:rPr>
        <w:t>a</w:t>
      </w:r>
      <w:r w:rsidRPr="004F3D5A">
        <w:rPr>
          <w:rFonts w:ascii="Times New Roman" w:hAnsi="Times New Roman" w:cs="Times New Roman"/>
          <w:b/>
          <w:sz w:val="28"/>
          <w:szCs w:val="32"/>
        </w:rPr>
        <w:t xml:space="preserve">, Avinash Chandra </w:t>
      </w:r>
      <w:proofErr w:type="spellStart"/>
      <w:r w:rsidRPr="004F3D5A">
        <w:rPr>
          <w:rFonts w:ascii="Times New Roman" w:hAnsi="Times New Roman" w:cs="Times New Roman"/>
          <w:b/>
          <w:sz w:val="28"/>
          <w:szCs w:val="32"/>
        </w:rPr>
        <w:t>Gautam</w:t>
      </w:r>
      <w:r w:rsidRPr="004F3D5A">
        <w:rPr>
          <w:rFonts w:ascii="Times New Roman" w:hAnsi="Times New Roman" w:cs="Times New Roman"/>
          <w:b/>
          <w:sz w:val="28"/>
          <w:szCs w:val="32"/>
          <w:vertAlign w:val="superscript"/>
        </w:rPr>
        <w:t>b</w:t>
      </w:r>
      <w:proofErr w:type="spellEnd"/>
      <w:r w:rsidRPr="004F3D5A">
        <w:rPr>
          <w:rFonts w:ascii="Times New Roman" w:hAnsi="Times New Roman" w:cs="Times New Roman"/>
          <w:b/>
          <w:sz w:val="28"/>
          <w:szCs w:val="32"/>
        </w:rPr>
        <w:t>, Mukul Sain</w:t>
      </w:r>
      <w:r w:rsidRPr="004F3D5A">
        <w:rPr>
          <w:rFonts w:ascii="Times New Roman" w:hAnsi="Times New Roman" w:cs="Times New Roman"/>
          <w:b/>
          <w:sz w:val="28"/>
          <w:szCs w:val="32"/>
          <w:vertAlign w:val="superscript"/>
        </w:rPr>
        <w:t>a</w:t>
      </w:r>
      <w:r w:rsidRPr="004F3D5A">
        <w:rPr>
          <w:rFonts w:ascii="Times New Roman" w:hAnsi="Times New Roman" w:cs="Times New Roman"/>
          <w:b/>
          <w:sz w:val="28"/>
          <w:szCs w:val="32"/>
        </w:rPr>
        <w:t xml:space="preserve">, Anamika </w:t>
      </w:r>
      <w:proofErr w:type="spellStart"/>
      <w:r w:rsidRPr="004F3D5A">
        <w:rPr>
          <w:rFonts w:ascii="Times New Roman" w:hAnsi="Times New Roman" w:cs="Times New Roman"/>
          <w:b/>
          <w:sz w:val="28"/>
          <w:szCs w:val="32"/>
        </w:rPr>
        <w:t>Singh</w:t>
      </w:r>
      <w:r w:rsidRPr="004F3D5A">
        <w:rPr>
          <w:rFonts w:ascii="Times New Roman" w:hAnsi="Times New Roman" w:cs="Times New Roman"/>
          <w:b/>
          <w:sz w:val="28"/>
          <w:szCs w:val="32"/>
          <w:vertAlign w:val="superscript"/>
        </w:rPr>
        <w:t>c</w:t>
      </w:r>
      <w:proofErr w:type="spellEnd"/>
    </w:p>
    <w:p w14:paraId="459FBF50" w14:textId="77777777" w:rsidR="004F3D5A" w:rsidRPr="004F3D5A" w:rsidRDefault="004F3D5A" w:rsidP="004F3D5A">
      <w:pPr>
        <w:spacing w:after="0"/>
        <w:jc w:val="center"/>
        <w:rPr>
          <w:rFonts w:ascii="Times New Roman" w:hAnsi="Times New Roman" w:cs="Times New Roman"/>
          <w:sz w:val="28"/>
          <w:szCs w:val="28"/>
        </w:rPr>
      </w:pPr>
      <w:proofErr w:type="spellStart"/>
      <w:r w:rsidRPr="004F3D5A">
        <w:rPr>
          <w:rFonts w:ascii="Times New Roman" w:hAnsi="Times New Roman" w:cs="Times New Roman"/>
          <w:sz w:val="28"/>
          <w:szCs w:val="28"/>
          <w:vertAlign w:val="superscript"/>
        </w:rPr>
        <w:t>a</w:t>
      </w:r>
      <w:r w:rsidRPr="004F3D5A">
        <w:rPr>
          <w:rFonts w:ascii="Times New Roman" w:hAnsi="Times New Roman" w:cs="Times New Roman"/>
          <w:sz w:val="28"/>
          <w:szCs w:val="28"/>
        </w:rPr>
        <w:t>PhD</w:t>
      </w:r>
      <w:proofErr w:type="spellEnd"/>
      <w:r w:rsidRPr="004F3D5A">
        <w:rPr>
          <w:rFonts w:ascii="Times New Roman" w:hAnsi="Times New Roman" w:cs="Times New Roman"/>
          <w:sz w:val="28"/>
          <w:szCs w:val="28"/>
        </w:rPr>
        <w:t xml:space="preserve"> scholar, Department of Dairy Engineering, ICAR-NDRI, Haryana, India</w:t>
      </w:r>
    </w:p>
    <w:p w14:paraId="1C7B496A" w14:textId="77777777" w:rsidR="004F3D5A" w:rsidRPr="004F3D5A" w:rsidRDefault="004F3D5A" w:rsidP="004F3D5A">
      <w:pPr>
        <w:spacing w:after="0"/>
        <w:jc w:val="center"/>
        <w:rPr>
          <w:rFonts w:ascii="Times New Roman" w:hAnsi="Times New Roman" w:cs="Times New Roman"/>
          <w:sz w:val="28"/>
          <w:szCs w:val="28"/>
        </w:rPr>
      </w:pPr>
      <w:proofErr w:type="spellStart"/>
      <w:r w:rsidRPr="004F3D5A">
        <w:rPr>
          <w:rFonts w:ascii="Times New Roman" w:hAnsi="Times New Roman" w:cs="Times New Roman"/>
          <w:sz w:val="28"/>
          <w:szCs w:val="28"/>
          <w:vertAlign w:val="superscript"/>
        </w:rPr>
        <w:t>b</w:t>
      </w:r>
      <w:r w:rsidRPr="004F3D5A">
        <w:rPr>
          <w:rFonts w:ascii="Times New Roman" w:hAnsi="Times New Roman" w:cs="Times New Roman"/>
          <w:sz w:val="28"/>
          <w:szCs w:val="28"/>
        </w:rPr>
        <w:t>PhD</w:t>
      </w:r>
      <w:proofErr w:type="spellEnd"/>
      <w:r w:rsidRPr="004F3D5A">
        <w:rPr>
          <w:rFonts w:ascii="Times New Roman" w:hAnsi="Times New Roman" w:cs="Times New Roman"/>
          <w:sz w:val="28"/>
          <w:szCs w:val="28"/>
        </w:rPr>
        <w:t xml:space="preserve"> scholar, Department of Dairy Technology, ICAR-NDRI, Haryana, India</w:t>
      </w:r>
    </w:p>
    <w:p w14:paraId="53AB9570" w14:textId="40BC29D2" w:rsidR="00B41546" w:rsidRPr="004F3D5A" w:rsidRDefault="004F3D5A" w:rsidP="004F3D5A">
      <w:pPr>
        <w:jc w:val="center"/>
        <w:rPr>
          <w:rFonts w:ascii="Times New Roman" w:hAnsi="Times New Roman" w:cs="Times New Roman"/>
          <w:sz w:val="32"/>
          <w:szCs w:val="32"/>
        </w:rPr>
      </w:pPr>
      <w:proofErr w:type="spellStart"/>
      <w:r w:rsidRPr="004F3D5A">
        <w:rPr>
          <w:rFonts w:ascii="Times New Roman" w:hAnsi="Times New Roman" w:cs="Times New Roman"/>
          <w:sz w:val="28"/>
          <w:szCs w:val="28"/>
          <w:vertAlign w:val="superscript"/>
        </w:rPr>
        <w:t>c</w:t>
      </w:r>
      <w:r w:rsidRPr="004F3D5A">
        <w:rPr>
          <w:rFonts w:ascii="Times New Roman" w:hAnsi="Times New Roman" w:cs="Times New Roman"/>
          <w:sz w:val="28"/>
          <w:szCs w:val="28"/>
        </w:rPr>
        <w:t>PhD</w:t>
      </w:r>
      <w:proofErr w:type="spellEnd"/>
      <w:r w:rsidRPr="004F3D5A">
        <w:rPr>
          <w:rFonts w:ascii="Times New Roman" w:hAnsi="Times New Roman" w:cs="Times New Roman"/>
          <w:sz w:val="28"/>
          <w:szCs w:val="28"/>
        </w:rPr>
        <w:t xml:space="preserve"> scholar, Department of Dairy Microbiology, </w:t>
      </w:r>
      <w:proofErr w:type="spellStart"/>
      <w:r w:rsidRPr="004F3D5A">
        <w:rPr>
          <w:rFonts w:ascii="Times New Roman" w:hAnsi="Times New Roman" w:cs="Times New Roman"/>
          <w:sz w:val="28"/>
          <w:szCs w:val="28"/>
        </w:rPr>
        <w:t>CoDST</w:t>
      </w:r>
      <w:proofErr w:type="spellEnd"/>
      <w:r w:rsidRPr="004F3D5A">
        <w:rPr>
          <w:rFonts w:ascii="Times New Roman" w:hAnsi="Times New Roman" w:cs="Times New Roman"/>
          <w:sz w:val="28"/>
          <w:szCs w:val="28"/>
        </w:rPr>
        <w:t>, GADVASU, Punjab, India</w:t>
      </w:r>
    </w:p>
    <w:p w14:paraId="7890BF2D" w14:textId="1C158C16" w:rsidR="00B41546" w:rsidRPr="00EB2FE8" w:rsidRDefault="00B41546" w:rsidP="00952265">
      <w:pPr>
        <w:pStyle w:val="ListParagraph"/>
        <w:numPr>
          <w:ilvl w:val="0"/>
          <w:numId w:val="1"/>
        </w:numPr>
        <w:rPr>
          <w:rFonts w:ascii="Times New Roman" w:hAnsi="Times New Roman" w:cs="Times New Roman"/>
          <w:b/>
          <w:bCs/>
          <w:sz w:val="24"/>
          <w:szCs w:val="24"/>
        </w:rPr>
      </w:pPr>
      <w:r w:rsidRPr="00EB2FE8">
        <w:rPr>
          <w:rFonts w:ascii="Times New Roman" w:hAnsi="Times New Roman" w:cs="Times New Roman"/>
          <w:b/>
          <w:bCs/>
          <w:sz w:val="24"/>
          <w:szCs w:val="24"/>
        </w:rPr>
        <w:t>Introduction</w:t>
      </w:r>
    </w:p>
    <w:p w14:paraId="228A2F1A" w14:textId="77777777" w:rsidR="00FD4F0A" w:rsidRPr="00EB2FE8" w:rsidRDefault="00AA6D44" w:rsidP="00AA6D44">
      <w:pPr>
        <w:jc w:val="both"/>
        <w:rPr>
          <w:rFonts w:ascii="Times New Roman" w:hAnsi="Times New Roman" w:cs="Times New Roman"/>
          <w:sz w:val="24"/>
          <w:szCs w:val="24"/>
        </w:rPr>
      </w:pPr>
      <w:r w:rsidRPr="00EB2FE8">
        <w:rPr>
          <w:rFonts w:ascii="Times New Roman" w:hAnsi="Times New Roman" w:cs="Times New Roman"/>
          <w:sz w:val="24"/>
          <w:szCs w:val="24"/>
        </w:rPr>
        <w:t>The quest for novel and effective processing methods is never-ending in the ever-changing world of current food production. Researchers, engineers, and food scientists have all been drawn to the fascinating phenomena known as hydrodynamic cavitation. This phenomenon, which has its origins in the complex interactions between fluid dynamics, has shown that it has the power to completely transform a variety of processes in the food business, from enhanced mixing and emulsification to new methods of food preservation and waste reduction. When a liquid flows through a narrow passageway or experiences abrupt changes in flow velocity, a complex fluid dynamics phenomenon called hydrodynamic cavitation takes place. This causes vapor-filled cavities or bubbles to form in the liquid, which then violently collapse. Hydrodynamic cavitation, in contrast to other types of cavitation, is exclusively caused by the velocity of the fluid</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ADDIN ZOTERO_ITEM CSL_CITATION {"citationID":"rWTRk2r8","properties":{"formattedCitation":"(Gogate &amp; Pandit, 2004)","plainCitation":"(Gogate &amp; Pandit, 2004)","noteIndex":0},"citationItems":[{"id":242,"uris":["http://zotero.org/users/local/MITGPSp9/items/D6E3XCHK"],"itemData":{"id":242,"type":"article-journal","container-title":"Advances in Environmental Research","DOI":"10.1016/S1093-0191(03)00032-7","ISSN":"10930191","issue":"3-4","journalAbbreviation":"Advances in Environmental Research","language":"en","page":"501-551","source":"DOI.org (Crossref)","title":"A review of imperative technologies for wastewater treatment I: oxidation technologies at ambient conditions","title-short":"A review of imperative technologies for wastewater treatment I","volume":"8","author":[{"family":"Gogate","given":"Parag R"},{"family":"Pandit","given":"Aniruddha B"}],"issued":{"date-parts":[["2004",3]]}}}],"schema":"https://github.com/citation-style-language/schema/raw/master/csl-citation.json"} </w:instrText>
      </w:r>
      <w:r w:rsidRPr="00EB2FE8">
        <w:rPr>
          <w:rFonts w:ascii="Times New Roman" w:hAnsi="Times New Roman" w:cs="Times New Roman"/>
          <w:sz w:val="24"/>
          <w:szCs w:val="24"/>
        </w:rPr>
        <w:fldChar w:fldCharType="separate"/>
      </w:r>
      <w:r w:rsidRPr="00EB2FE8">
        <w:rPr>
          <w:rFonts w:ascii="Times New Roman" w:hAnsi="Times New Roman" w:cs="Times New Roman"/>
          <w:sz w:val="24"/>
          <w:szCs w:val="24"/>
        </w:rPr>
        <w:t>(Gogate &amp; Pandit, 2004)</w:t>
      </w:r>
      <w:r w:rsidRPr="00EB2FE8">
        <w:rPr>
          <w:rFonts w:ascii="Times New Roman" w:hAnsi="Times New Roman" w:cs="Times New Roman"/>
          <w:sz w:val="24"/>
          <w:szCs w:val="24"/>
        </w:rPr>
        <w:fldChar w:fldCharType="end"/>
      </w:r>
      <w:r w:rsidRPr="00EB2FE8">
        <w:rPr>
          <w:rFonts w:ascii="Times New Roman" w:hAnsi="Times New Roman" w:cs="Times New Roman"/>
          <w:sz w:val="24"/>
          <w:szCs w:val="24"/>
        </w:rPr>
        <w:t>. Other types of cavitation frequently incorporate outside influences like mechanical vibrations or acoustic waves. Rapid collapse of the cavitation bubbles produced by hydrodynamic cavitation causes intense localised energy to be released in the form of shockwaves, microjets, and high temperatures. The potential implications of this energy on physical, chemical, and mechanical processes make hydrodynamic cavitation an important topic for research across many industries.</w:t>
      </w:r>
      <w:r w:rsidR="00FD4F0A" w:rsidRPr="00EB2FE8">
        <w:rPr>
          <w:rFonts w:ascii="Times New Roman" w:hAnsi="Times New Roman" w:cs="Times New Roman"/>
          <w:sz w:val="24"/>
          <w:szCs w:val="24"/>
        </w:rPr>
        <w:t xml:space="preserve"> </w:t>
      </w:r>
    </w:p>
    <w:p w14:paraId="7CEBCE97" w14:textId="1CF057C7" w:rsidR="00FD4F0A" w:rsidRPr="00EB2FE8" w:rsidRDefault="00FD4F0A" w:rsidP="00AA6D44">
      <w:pPr>
        <w:jc w:val="both"/>
        <w:rPr>
          <w:rFonts w:ascii="Times New Roman" w:hAnsi="Times New Roman" w:cs="Times New Roman"/>
          <w:sz w:val="24"/>
          <w:szCs w:val="24"/>
        </w:rPr>
      </w:pPr>
      <w:r w:rsidRPr="00EB2FE8">
        <w:rPr>
          <w:rFonts w:ascii="Times New Roman" w:hAnsi="Times New Roman" w:cs="Times New Roman"/>
          <w:sz w:val="24"/>
          <w:szCs w:val="24"/>
        </w:rPr>
        <w:t>A history that is intertwined with the study of fluid dynamics itself can be found in hydrodynamic cavitation, a phenomenon where rapid changes in fluid velocity cause the formation and implosive collapse of vapor-filled bubbles. It is a remarkable illustration of how liquid behaviour under adversity can have transformative effects. Shockwaves, microjets, and extremely high temperatures are produced as a result of the formation, growth, and abrupt, violent collapse of vapor-filled cavities within a liquid. A novel platform for molecular manipulation, initiating reactions, and changing physical properties is provided by these transient and dynamic conditions.</w:t>
      </w:r>
      <w:r w:rsidR="00F06770" w:rsidRPr="00EB2FE8">
        <w:rPr>
          <w:rFonts w:ascii="Times New Roman" w:hAnsi="Times New Roman" w:cs="Times New Roman"/>
          <w:sz w:val="24"/>
          <w:szCs w:val="24"/>
        </w:rPr>
        <w:t xml:space="preserve"> </w:t>
      </w:r>
      <w:r w:rsidRPr="00EB2FE8">
        <w:rPr>
          <w:rFonts w:ascii="Times New Roman" w:hAnsi="Times New Roman" w:cs="Times New Roman"/>
          <w:sz w:val="24"/>
          <w:szCs w:val="24"/>
        </w:rPr>
        <w:t xml:space="preserve"> </w:t>
      </w:r>
    </w:p>
    <w:p w14:paraId="4DB7D3FA" w14:textId="48C17F34" w:rsidR="00AA6D44"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The importance of hydrodynamic cavitation is found in its capacity to produce strong mechanical and chemical effects within a liquid medium. Due to its potential to revolutionise traditional processes, increase efficiency, and open up new applications, this phenomenon has attracted the interest of researchers, engineers, and a variety of industries. The following are some significant details emphasising the importance of hydrodynamic cavitation:</w:t>
      </w:r>
    </w:p>
    <w:p w14:paraId="01AD3F24" w14:textId="50CF2719"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Improved Mixing and Emulsification</w:t>
      </w:r>
      <w:r w:rsidR="008053B7" w:rsidRPr="00EB2FE8">
        <w:rPr>
          <w:rFonts w:ascii="Times New Roman" w:hAnsi="Times New Roman" w:cs="Times New Roman"/>
          <w:sz w:val="24"/>
          <w:szCs w:val="24"/>
        </w:rPr>
        <w:t>:</w:t>
      </w:r>
    </w:p>
    <w:p w14:paraId="72BC3114" w14:textId="77777777"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lastRenderedPageBreak/>
        <w:t>Processes for mixing and emulsifying substances can be significantly improved by hydrodynamic cavitation. Components that would be difficult to mix uniformly in the absence of turbulent flow patterns and microscale vortices are effectively mixed by the violent collapse of cavitation bubbles. For industries like food processing, where stable emulsions and consistent textures are essential for high-quality products, this capability has immediate implications.</w:t>
      </w:r>
    </w:p>
    <w:p w14:paraId="62A42157" w14:textId="61AB2CBE"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 xml:space="preserve"> Accelerated Reactions and Mass </w:t>
      </w:r>
      <w:proofErr w:type="gramStart"/>
      <w:r w:rsidRPr="00EB2FE8">
        <w:rPr>
          <w:rFonts w:ascii="Times New Roman" w:hAnsi="Times New Roman" w:cs="Times New Roman"/>
          <w:sz w:val="24"/>
          <w:szCs w:val="24"/>
        </w:rPr>
        <w:t>Transfer</w:t>
      </w:r>
      <w:r w:rsidR="008053B7" w:rsidRPr="00EB2FE8">
        <w:rPr>
          <w:rFonts w:ascii="Times New Roman" w:hAnsi="Times New Roman" w:cs="Times New Roman"/>
          <w:sz w:val="24"/>
          <w:szCs w:val="24"/>
        </w:rPr>
        <w:t xml:space="preserve"> :</w:t>
      </w:r>
      <w:proofErr w:type="gramEnd"/>
    </w:p>
    <w:p w14:paraId="141DB8AA" w14:textId="38B3BE9B"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When cavitation bubbles burst, energy is released that can speed up mass transfer rates and start chemical reactions. This has uses in fields like chemical production and pharmaceuticals where quick reactions and higher yield are desired. This aspect may help the food industry extract flavours, colours, and bioactive substances from natural sources more effectively.</w:t>
      </w:r>
    </w:p>
    <w:p w14:paraId="01E2038F" w14:textId="7FB11545"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 xml:space="preserve">Sustainable </w:t>
      </w:r>
      <w:proofErr w:type="gramStart"/>
      <w:r w:rsidRPr="00EB2FE8">
        <w:rPr>
          <w:rFonts w:ascii="Times New Roman" w:hAnsi="Times New Roman" w:cs="Times New Roman"/>
          <w:sz w:val="24"/>
          <w:szCs w:val="24"/>
        </w:rPr>
        <w:t>Processing</w:t>
      </w:r>
      <w:r w:rsidR="008053B7" w:rsidRPr="00EB2FE8">
        <w:rPr>
          <w:rFonts w:ascii="Times New Roman" w:hAnsi="Times New Roman" w:cs="Times New Roman"/>
          <w:sz w:val="24"/>
          <w:szCs w:val="24"/>
        </w:rPr>
        <w:t xml:space="preserve"> :</w:t>
      </w:r>
      <w:proofErr w:type="gramEnd"/>
    </w:p>
    <w:p w14:paraId="12E3B526" w14:textId="0BA8040D" w:rsidR="00F06770" w:rsidRPr="00EB2FE8" w:rsidRDefault="00F06770" w:rsidP="00AA6D44">
      <w:pPr>
        <w:jc w:val="both"/>
        <w:rPr>
          <w:rStyle w:val="Strong"/>
          <w:rFonts w:ascii="Times New Roman" w:hAnsi="Times New Roman" w:cs="Times New Roman"/>
          <w:sz w:val="24"/>
          <w:szCs w:val="24"/>
          <w:bdr w:val="single" w:sz="2" w:space="0" w:color="D9D9E3" w:frame="1"/>
          <w:shd w:val="clear" w:color="auto" w:fill="F7F7F8"/>
        </w:rPr>
      </w:pPr>
      <w:r w:rsidRPr="00EB2FE8">
        <w:rPr>
          <w:rFonts w:ascii="Times New Roman" w:hAnsi="Times New Roman" w:cs="Times New Roman"/>
          <w:sz w:val="24"/>
          <w:szCs w:val="24"/>
        </w:rPr>
        <w:t xml:space="preserve"> Hydrodynamic cavitation offers a more environmentally friendly substitute for conventional processing methods that might involve using chemical additives or high temperatures. The localised energy produced by cavitation can improve processing without the use of excessive heat or additives, promoting more environmentally friendly and long-lasting procedures.</w:t>
      </w:r>
      <w:r w:rsidRPr="00EB2FE8">
        <w:rPr>
          <w:rStyle w:val="Strong"/>
          <w:rFonts w:ascii="Times New Roman" w:hAnsi="Times New Roman" w:cs="Times New Roman"/>
          <w:sz w:val="24"/>
          <w:szCs w:val="24"/>
          <w:bdr w:val="single" w:sz="2" w:space="0" w:color="D9D9E3" w:frame="1"/>
          <w:shd w:val="clear" w:color="auto" w:fill="F7F7F8"/>
        </w:rPr>
        <w:t xml:space="preserve"> </w:t>
      </w:r>
    </w:p>
    <w:p w14:paraId="4D1A4378" w14:textId="13C9B806"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 xml:space="preserve">Food Preservation and Waste </w:t>
      </w:r>
      <w:proofErr w:type="gramStart"/>
      <w:r w:rsidRPr="00EB2FE8">
        <w:rPr>
          <w:rFonts w:ascii="Times New Roman" w:hAnsi="Times New Roman" w:cs="Times New Roman"/>
          <w:sz w:val="24"/>
          <w:szCs w:val="24"/>
        </w:rPr>
        <w:t>Reduction</w:t>
      </w:r>
      <w:r w:rsidR="008053B7" w:rsidRPr="00EB2FE8">
        <w:rPr>
          <w:rFonts w:ascii="Times New Roman" w:hAnsi="Times New Roman" w:cs="Times New Roman"/>
          <w:sz w:val="24"/>
          <w:szCs w:val="24"/>
        </w:rPr>
        <w:t xml:space="preserve"> :</w:t>
      </w:r>
      <w:proofErr w:type="gramEnd"/>
    </w:p>
    <w:p w14:paraId="19C42E68" w14:textId="5FCF8F19" w:rsidR="00F06770" w:rsidRPr="00EB2FE8" w:rsidRDefault="00F06770" w:rsidP="00AA6D44">
      <w:pPr>
        <w:jc w:val="both"/>
        <w:rPr>
          <w:rFonts w:ascii="Times New Roman" w:hAnsi="Times New Roman" w:cs="Times New Roman"/>
          <w:sz w:val="24"/>
          <w:szCs w:val="24"/>
        </w:rPr>
      </w:pPr>
      <w:r w:rsidRPr="00EB2FE8">
        <w:rPr>
          <w:rFonts w:ascii="Times New Roman" w:hAnsi="Times New Roman" w:cs="Times New Roman"/>
          <w:sz w:val="24"/>
          <w:szCs w:val="24"/>
        </w:rPr>
        <w:t>Microorganisms' cellular structures can be damaged by the mechanical and acoustic effects of hydrodynamic cavitation, which inactivates them. This reduces the need for thermal treatments and chemical preservatives, making it a promising method for food preservation. Hydrodynamic cavitation can also be used to turn food byproducts and waste into useful resources, addressing sustainability and waste management issues.</w:t>
      </w:r>
    </w:p>
    <w:p w14:paraId="64F63C1B" w14:textId="3CA56C7C" w:rsidR="00F06770" w:rsidRPr="00EB2FE8" w:rsidRDefault="00F06770" w:rsidP="00F06770">
      <w:pPr>
        <w:jc w:val="both"/>
        <w:rPr>
          <w:rFonts w:ascii="Times New Roman" w:hAnsi="Times New Roman" w:cs="Times New Roman"/>
          <w:sz w:val="24"/>
          <w:szCs w:val="24"/>
        </w:rPr>
      </w:pPr>
      <w:r w:rsidRPr="00EB2FE8">
        <w:rPr>
          <w:rFonts w:ascii="Times New Roman" w:hAnsi="Times New Roman" w:cs="Times New Roman"/>
          <w:sz w:val="24"/>
          <w:szCs w:val="24"/>
        </w:rPr>
        <w:t>N</w:t>
      </w:r>
      <w:r w:rsidR="006367C1" w:rsidRPr="00EB2FE8">
        <w:rPr>
          <w:rFonts w:ascii="Times New Roman" w:hAnsi="Times New Roman" w:cs="Times New Roman"/>
          <w:sz w:val="24"/>
          <w:szCs w:val="24"/>
        </w:rPr>
        <w:t>ovel</w:t>
      </w:r>
      <w:r w:rsidRPr="00EB2FE8">
        <w:rPr>
          <w:rFonts w:ascii="Times New Roman" w:hAnsi="Times New Roman" w:cs="Times New Roman"/>
          <w:sz w:val="24"/>
          <w:szCs w:val="24"/>
        </w:rPr>
        <w:t xml:space="preserve"> Product </w:t>
      </w:r>
      <w:proofErr w:type="gramStart"/>
      <w:r w:rsidRPr="00EB2FE8">
        <w:rPr>
          <w:rFonts w:ascii="Times New Roman" w:hAnsi="Times New Roman" w:cs="Times New Roman"/>
          <w:sz w:val="24"/>
          <w:szCs w:val="24"/>
        </w:rPr>
        <w:t>Development</w:t>
      </w:r>
      <w:r w:rsidR="008053B7" w:rsidRPr="00EB2FE8">
        <w:rPr>
          <w:rFonts w:ascii="Times New Roman" w:hAnsi="Times New Roman" w:cs="Times New Roman"/>
          <w:sz w:val="24"/>
          <w:szCs w:val="24"/>
        </w:rPr>
        <w:t xml:space="preserve"> </w:t>
      </w:r>
      <w:r w:rsidRPr="00EB2FE8">
        <w:rPr>
          <w:rFonts w:ascii="Times New Roman" w:hAnsi="Times New Roman" w:cs="Times New Roman"/>
          <w:sz w:val="24"/>
          <w:szCs w:val="24"/>
        </w:rPr>
        <w:t>:</w:t>
      </w:r>
      <w:proofErr w:type="gramEnd"/>
      <w:r w:rsidRPr="00EB2FE8">
        <w:rPr>
          <w:rFonts w:ascii="Times New Roman" w:hAnsi="Times New Roman" w:cs="Times New Roman"/>
          <w:sz w:val="24"/>
          <w:szCs w:val="24"/>
        </w:rPr>
        <w:t xml:space="preserve"> </w:t>
      </w:r>
    </w:p>
    <w:p w14:paraId="57517F46" w14:textId="556CCD26" w:rsidR="00F06770" w:rsidRPr="00EB2FE8" w:rsidRDefault="00F06770" w:rsidP="00F06770">
      <w:pPr>
        <w:jc w:val="both"/>
        <w:rPr>
          <w:rFonts w:ascii="Times New Roman" w:hAnsi="Times New Roman" w:cs="Times New Roman"/>
          <w:sz w:val="24"/>
          <w:szCs w:val="24"/>
        </w:rPr>
      </w:pPr>
      <w:r w:rsidRPr="00EB2FE8">
        <w:rPr>
          <w:rFonts w:ascii="Times New Roman" w:hAnsi="Times New Roman" w:cs="Times New Roman"/>
          <w:sz w:val="24"/>
          <w:szCs w:val="24"/>
        </w:rPr>
        <w:t>Hydrodynamic cavitation's particular conditions can lead to the development of novel food products with improved textures, flavours, and nutritional profiles. Food technologists can achieve unheard-of results that satisfy changing consumer preferences by meticulously controlling cavitation parameters.</w:t>
      </w:r>
    </w:p>
    <w:p w14:paraId="6C8C7C11" w14:textId="77777777" w:rsidR="00F06770" w:rsidRPr="00EB2FE8" w:rsidRDefault="00F06770" w:rsidP="00F06770">
      <w:pPr>
        <w:jc w:val="both"/>
        <w:rPr>
          <w:rFonts w:ascii="Times New Roman" w:hAnsi="Times New Roman" w:cs="Times New Roman"/>
          <w:sz w:val="24"/>
          <w:szCs w:val="24"/>
        </w:rPr>
      </w:pPr>
      <w:r w:rsidRPr="00EB2FE8">
        <w:rPr>
          <w:rFonts w:ascii="Times New Roman" w:hAnsi="Times New Roman" w:cs="Times New Roman"/>
          <w:sz w:val="24"/>
          <w:szCs w:val="24"/>
        </w:rPr>
        <w:t>In essence, hydrodynamic cavitation is a revolutionary method of manufacturing and processing. It is a flexible tool with applications in a wide range of industries because of its capacity to harness strong energy within a liquid medium without using strong external forces or high temperatures. The potential of hydrodynamic cavitation to transform industries like food processing becomes even more exciting and promising as researchers work to better understand the mechanisms and optimise the process parameters.</w:t>
      </w:r>
    </w:p>
    <w:p w14:paraId="25194AF7" w14:textId="015C7D7F" w:rsidR="00811A3E" w:rsidRPr="00EB2FE8" w:rsidRDefault="00811A3E" w:rsidP="00952265">
      <w:pPr>
        <w:pStyle w:val="ListParagraph"/>
        <w:numPr>
          <w:ilvl w:val="0"/>
          <w:numId w:val="1"/>
        </w:numPr>
        <w:jc w:val="both"/>
        <w:rPr>
          <w:rFonts w:ascii="Times New Roman" w:hAnsi="Times New Roman" w:cs="Times New Roman"/>
          <w:b/>
          <w:bCs/>
          <w:sz w:val="24"/>
          <w:szCs w:val="24"/>
        </w:rPr>
      </w:pPr>
      <w:r w:rsidRPr="00EB2FE8">
        <w:rPr>
          <w:rFonts w:ascii="Times New Roman" w:hAnsi="Times New Roman" w:cs="Times New Roman"/>
          <w:b/>
          <w:bCs/>
          <w:sz w:val="24"/>
          <w:szCs w:val="24"/>
        </w:rPr>
        <w:t>Cavitation</w:t>
      </w:r>
    </w:p>
    <w:p w14:paraId="2FF6501E" w14:textId="2E93A5CC" w:rsidR="00811A3E" w:rsidRPr="00EB2FE8" w:rsidRDefault="00811A3E" w:rsidP="00645E89">
      <w:pPr>
        <w:jc w:val="both"/>
        <w:rPr>
          <w:rFonts w:ascii="Times New Roman" w:hAnsi="Times New Roman" w:cs="Times New Roman"/>
          <w:sz w:val="24"/>
          <w:szCs w:val="24"/>
        </w:rPr>
      </w:pPr>
      <w:r w:rsidRPr="00EB2FE8">
        <w:rPr>
          <w:rFonts w:ascii="Times New Roman" w:hAnsi="Times New Roman" w:cs="Times New Roman"/>
          <w:sz w:val="24"/>
          <w:szCs w:val="24"/>
        </w:rPr>
        <w:t>Cavitation is the phenomenon of vapour or gas-filled cavities forming, growing, and imploding in a brief amount of time (typically milliseconds). Due to the local liquid pressure dropping to the saturation pressure at a specific temperature, it is the transition from the liquid phase to the vapour phase</w:t>
      </w:r>
      <w:r w:rsidR="00B03134" w:rsidRPr="00EB2FE8">
        <w:rPr>
          <w:rFonts w:ascii="Times New Roman" w:hAnsi="Times New Roman" w:cs="Times New Roman"/>
          <w:sz w:val="24"/>
          <w:szCs w:val="24"/>
        </w:rPr>
        <w:fldChar w:fldCharType="begin"/>
      </w:r>
      <w:r w:rsidR="00B03134" w:rsidRPr="00EB2FE8">
        <w:rPr>
          <w:rFonts w:ascii="Times New Roman" w:hAnsi="Times New Roman" w:cs="Times New Roman"/>
          <w:sz w:val="24"/>
          <w:szCs w:val="24"/>
        </w:rPr>
        <w:instrText xml:space="preserve"> ADDIN ZOTERO_ITEM CSL_CITATION {"citationID":"c4QoqDbq","properties":{"formattedCitation":"(Badve et al., 2013)","plainCitation":"(Badve et al., 2013)","noteIndex":0},"citationItems":[{"id":269,"uris":["http://zotero.org/users/local/MITGPSp9/items/3EPERDXG"],"itemData":{"id":269,"type":"article-journal","container-title":"Separation and Purification Technology","DOI":"10.1016/j.seppur.2012.12.029","ISSN":"13835866","journalAbbreviation":"Separation and Purification Technology","language":"en","page":"15-21","source":"DOI.org (Crossref)","title":"Hydrodynamic cavitation as a novel approach for wastewater treatment in wood finishing industry","volume":"106","author":[{"family":"Badve","given":"Mandar"},{"family":"Gogate","given":"Parag"},{"family":"Pandit","given":"Aniruddha"},{"family":"Csoka","given":"Levente"}],"issued":{"date-parts":[["2013",3]]}}}],"schema":"https://github.com/citation-style-language/schema/raw/master/csl-citation.json"} </w:instrText>
      </w:r>
      <w:r w:rsidR="00B03134" w:rsidRPr="00EB2FE8">
        <w:rPr>
          <w:rFonts w:ascii="Times New Roman" w:hAnsi="Times New Roman" w:cs="Times New Roman"/>
          <w:sz w:val="24"/>
          <w:szCs w:val="24"/>
        </w:rPr>
        <w:fldChar w:fldCharType="separate"/>
      </w:r>
      <w:r w:rsidR="00B03134" w:rsidRPr="00EB2FE8">
        <w:rPr>
          <w:rFonts w:ascii="Times New Roman" w:hAnsi="Times New Roman" w:cs="Times New Roman"/>
          <w:sz w:val="24"/>
          <w:szCs w:val="24"/>
        </w:rPr>
        <w:t>(Badve et al., 2013)</w:t>
      </w:r>
      <w:r w:rsidR="00B03134"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Because it corroded equipment, increased equipment noise and vibration, and significantly damaged surfaces like pipes, pumps, valves, and marine propellers, cavitation was initially thought to be a harmful phenomenon </w:t>
      </w:r>
      <w:r w:rsidR="00B03134" w:rsidRPr="00EB2FE8">
        <w:rPr>
          <w:rFonts w:ascii="Times New Roman" w:hAnsi="Times New Roman" w:cs="Times New Roman"/>
          <w:sz w:val="24"/>
          <w:szCs w:val="24"/>
        </w:rPr>
        <w:fldChar w:fldCharType="begin"/>
      </w:r>
      <w:r w:rsidR="00B03134" w:rsidRPr="00EB2FE8">
        <w:rPr>
          <w:rFonts w:ascii="Times New Roman" w:hAnsi="Times New Roman" w:cs="Times New Roman"/>
          <w:sz w:val="24"/>
          <w:szCs w:val="24"/>
        </w:rPr>
        <w:instrText xml:space="preserve"> ADDIN ZOTERO_ITEM CSL_CITATION {"citationID":"qR3h8gb3","properties":{"formattedCitation":"(Cvetkovi\\uc0\\u263{} et al., 2015)","plainCitation":"(Cvetković et al., 2015)","noteIndex":0},"citationItems":[{"id":248,"uris":["http://zotero.org/users/local/MITGPSp9/items/NH2W4JHS"],"itemData":{"id":248,"type":"article-journal","container-title":"Environmental Science and Pollution Research","DOI":"10.1007/s11356-015-4360-7","ISSN":"0944-1344, 1614-7499","issue":"10","journalAbbreviation":"Environ Sci Pollut Res","language":"en","page":"7422-7438","source":"DOI.org (Crossref)","title":"Application of hydrodynamic cavitation in ballast water treatment","volume":"22","author":[{"family":"Cvetković","given":"Martina"},{"family":"Kompare","given":"Boris"},{"family":"Klemenčič","given":"Aleksandra Krivograd"}],"issued":{"date-parts":[["2015",5]]}}}],"schema":"https://github.com/citation-style-language/schema/raw/master/csl-citation.json"} </w:instrText>
      </w:r>
      <w:r w:rsidR="00B03134" w:rsidRPr="00EB2FE8">
        <w:rPr>
          <w:rFonts w:ascii="Times New Roman" w:hAnsi="Times New Roman" w:cs="Times New Roman"/>
          <w:sz w:val="24"/>
          <w:szCs w:val="24"/>
        </w:rPr>
        <w:fldChar w:fldCharType="separate"/>
      </w:r>
      <w:r w:rsidR="00B03134" w:rsidRPr="00EB2FE8">
        <w:rPr>
          <w:rFonts w:ascii="Times New Roman" w:hAnsi="Times New Roman" w:cs="Times New Roman"/>
          <w:kern w:val="0"/>
          <w:sz w:val="24"/>
          <w:szCs w:val="24"/>
        </w:rPr>
        <w:t>(Cvetković et al., 2015)</w:t>
      </w:r>
      <w:r w:rsidR="00B03134"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With the right steps, these drawbacks can be </w:t>
      </w:r>
      <w:r w:rsidRPr="00EB2FE8">
        <w:rPr>
          <w:rFonts w:ascii="Times New Roman" w:hAnsi="Times New Roman" w:cs="Times New Roman"/>
          <w:sz w:val="24"/>
          <w:szCs w:val="24"/>
        </w:rPr>
        <w:lastRenderedPageBreak/>
        <w:t>suppressed or diminished. By better designing pipelines or cavitation devices and using sound insulation materials to lessen noise interference, the vibration and noise produced during the cavitation process can be reduced.</w:t>
      </w:r>
      <w:r w:rsidR="00645E89" w:rsidRPr="00EB2FE8">
        <w:rPr>
          <w:rFonts w:ascii="Times New Roman" w:hAnsi="Times New Roman" w:cs="Times New Roman"/>
          <w:sz w:val="24"/>
          <w:szCs w:val="24"/>
        </w:rPr>
        <w:t xml:space="preserve"> Additionally, according to Simpson and Ranade, the application of swirl can direct the cavitating region away from solid surfaces and towards the device axis, minimising or completely eliminating the risk of surface erosion</w:t>
      </w:r>
      <w:r w:rsidR="00B03134" w:rsidRPr="00EB2FE8">
        <w:rPr>
          <w:rFonts w:ascii="Times New Roman" w:hAnsi="Times New Roman" w:cs="Times New Roman"/>
          <w:sz w:val="24"/>
          <w:szCs w:val="24"/>
        </w:rPr>
        <w:fldChar w:fldCharType="begin"/>
      </w:r>
      <w:r w:rsidR="00B03134" w:rsidRPr="00EB2FE8">
        <w:rPr>
          <w:rFonts w:ascii="Times New Roman" w:hAnsi="Times New Roman" w:cs="Times New Roman"/>
          <w:sz w:val="24"/>
          <w:szCs w:val="24"/>
        </w:rPr>
        <w:instrText xml:space="preserve"> ADDIN ZOTERO_ITEM CSL_CITATION {"citationID":"iu3ELAdf","properties":{"formattedCitation":"(Simpson &amp; Ranade, 2018)","plainCitation":"(Simpson &amp; Ranade, 2018)","noteIndex":0},"citationItems":[{"id":180,"uris":["http://zotero.org/users/local/MITGPSp9/items/G4CWV7VI"],"itemData":{"id":180,"type":"article-journal","container-title":"Chemical Engineering Research and Design","DOI":"10.1016/j.cherd.2018.06.014","ISSN":"02638762","journalAbbreviation":"Chemical Engineering Research and Design","language":"en","page":"698-711","source":"DOI.org (Crossref)","title":"Modelling of hydrodynamic cavitation with orifice: Influence of different orifice designs","title-short":"Modelling of hydrodynamic cavitation with orifice","volume":"136","author":[{"family":"Simpson","given":"Alister"},{"family":"Ranade","given":"Vivek V."}],"issued":{"date-parts":[["2018",8]]}}}],"schema":"https://github.com/citation-style-language/schema/raw/master/csl-citation.json"} </w:instrText>
      </w:r>
      <w:r w:rsidR="00B03134" w:rsidRPr="00EB2FE8">
        <w:rPr>
          <w:rFonts w:ascii="Times New Roman" w:hAnsi="Times New Roman" w:cs="Times New Roman"/>
          <w:sz w:val="24"/>
          <w:szCs w:val="24"/>
        </w:rPr>
        <w:fldChar w:fldCharType="separate"/>
      </w:r>
      <w:r w:rsidR="00B03134" w:rsidRPr="00EB2FE8">
        <w:rPr>
          <w:rFonts w:ascii="Times New Roman" w:hAnsi="Times New Roman" w:cs="Times New Roman"/>
          <w:sz w:val="24"/>
          <w:szCs w:val="24"/>
        </w:rPr>
        <w:t>(Simpson &amp; Ranade, 2018)</w:t>
      </w:r>
      <w:r w:rsidR="00B03134" w:rsidRPr="00EB2FE8">
        <w:rPr>
          <w:rFonts w:ascii="Times New Roman" w:hAnsi="Times New Roman" w:cs="Times New Roman"/>
          <w:sz w:val="24"/>
          <w:szCs w:val="24"/>
        </w:rPr>
        <w:fldChar w:fldCharType="end"/>
      </w:r>
      <w:r w:rsidR="00645E89" w:rsidRPr="00EB2FE8">
        <w:rPr>
          <w:rFonts w:ascii="Times New Roman" w:hAnsi="Times New Roman" w:cs="Times New Roman"/>
          <w:sz w:val="24"/>
          <w:szCs w:val="24"/>
        </w:rPr>
        <w:t>. Therefore, adding a swirl component to the process based on HC devices of the venturi or orifice type may be a good solution to address the drawbacks. In addition to the methods previously mentioned, Danlos et al.</w:t>
      </w:r>
      <w:r w:rsidR="00B03134" w:rsidRPr="00EB2FE8">
        <w:rPr>
          <w:rFonts w:ascii="Times New Roman" w:hAnsi="Times New Roman" w:cs="Times New Roman"/>
          <w:sz w:val="24"/>
          <w:szCs w:val="24"/>
        </w:rPr>
        <w:t xml:space="preserve"> </w:t>
      </w:r>
      <w:r w:rsidR="00645E89" w:rsidRPr="00EB2FE8">
        <w:rPr>
          <w:rFonts w:ascii="Times New Roman" w:hAnsi="Times New Roman" w:cs="Times New Roman"/>
          <w:sz w:val="24"/>
          <w:szCs w:val="24"/>
        </w:rPr>
        <w:t>looked into the impact of various grooved suction-side surfaces of a Venturi-type section on the control of the sheet cavity instability in order to reduce erosion and/or noise, and the outcome showed that it was feasible</w:t>
      </w:r>
      <w:r w:rsidR="00B03134" w:rsidRPr="00EB2FE8">
        <w:rPr>
          <w:rFonts w:ascii="Times New Roman" w:hAnsi="Times New Roman" w:cs="Times New Roman"/>
          <w:sz w:val="24"/>
          <w:szCs w:val="24"/>
        </w:rPr>
        <w:fldChar w:fldCharType="begin"/>
      </w:r>
      <w:r w:rsidR="00B03134" w:rsidRPr="00EB2FE8">
        <w:rPr>
          <w:rFonts w:ascii="Times New Roman" w:hAnsi="Times New Roman" w:cs="Times New Roman"/>
          <w:sz w:val="24"/>
          <w:szCs w:val="24"/>
        </w:rPr>
        <w:instrText xml:space="preserve"> ADDIN ZOTERO_ITEM CSL_CITATION {"citationID":"4eEqCr9t","properties":{"formattedCitation":"(Danlos et al., 2014)","plainCitation":"(Danlos et al., 2014)","noteIndex":0},"citationItems":[{"id":271,"uris":["http://zotero.org/users/local/MITGPSp9/items/FXJJFB75"],"itemData":{"id":271,"type":"article-journal","abstract":"Instabilities of a partial cavity developed on a hydrofoil, a converging-diverging step, or in an interblade channel have already been investigated in many previous works. The aim of this study is to evaluate a passive control method of the sheet cavity. According to operating conditions, cavitation can be described by two different regimes: an unstable regime with a cloud cavitation shedding and a stable regime with only a pulsating sheet cavity. Avoiding cloud cavitation can limit structure damage since this regime is less aggressive. The surface condition of a converging-diverging step is here studied as a solution to control the cavitation regime. This study discusses the effect of longitudinal grooves on the developed sheet cavity. Analyzes conducted with laser Doppler velocimetry, visualizations, and pressure measurements show that the grooves geometry, and especially the groove depth act on the sheet cavity dynamics and can even suppress the cloud cavitation shedding.","container-title":"Journal of Fluids Engineering","DOI":"10.1115/1.4027472","ISSN":"0098-2202, 1528-901X","issue":"10","language":"en","page":"101302","source":"DOI.org (Crossref)","title":"Study of the Cavitating Instability on a Grooved Venturi Profile","volume":"136","author":[{"family":"Danlos","given":"Amélie"},{"family":"Méhal","given":"Jean-Elie"},{"family":"Ravelet","given":"Florent"},{"family":"Coutier-Delgosha","given":"Olivier"},{"family":"Bakir","given":"Farid"}],"issued":{"date-parts":[["2014",10,1]]}}}],"schema":"https://github.com/citation-style-language/schema/raw/master/csl-citation.json"} </w:instrText>
      </w:r>
      <w:r w:rsidR="00B03134" w:rsidRPr="00EB2FE8">
        <w:rPr>
          <w:rFonts w:ascii="Times New Roman" w:hAnsi="Times New Roman" w:cs="Times New Roman"/>
          <w:sz w:val="24"/>
          <w:szCs w:val="24"/>
        </w:rPr>
        <w:fldChar w:fldCharType="separate"/>
      </w:r>
      <w:r w:rsidR="00B03134" w:rsidRPr="00EB2FE8">
        <w:rPr>
          <w:rFonts w:ascii="Times New Roman" w:hAnsi="Times New Roman" w:cs="Times New Roman"/>
          <w:sz w:val="24"/>
          <w:szCs w:val="24"/>
        </w:rPr>
        <w:t>(Danlos et al., 2014)</w:t>
      </w:r>
      <w:r w:rsidR="00B03134" w:rsidRPr="00EB2FE8">
        <w:rPr>
          <w:rFonts w:ascii="Times New Roman" w:hAnsi="Times New Roman" w:cs="Times New Roman"/>
          <w:sz w:val="24"/>
          <w:szCs w:val="24"/>
        </w:rPr>
        <w:fldChar w:fldCharType="end"/>
      </w:r>
      <w:r w:rsidR="00645E89" w:rsidRPr="00EB2FE8">
        <w:rPr>
          <w:rFonts w:ascii="Times New Roman" w:hAnsi="Times New Roman" w:cs="Times New Roman"/>
          <w:sz w:val="24"/>
          <w:szCs w:val="24"/>
        </w:rPr>
        <w:t xml:space="preserve">. </w:t>
      </w:r>
    </w:p>
    <w:p w14:paraId="043962FB" w14:textId="77777777" w:rsidR="00C6669F" w:rsidRPr="00EB2FE8" w:rsidRDefault="00056C53" w:rsidP="005F1E1A">
      <w:pPr>
        <w:jc w:val="both"/>
        <w:rPr>
          <w:rFonts w:ascii="Times New Roman" w:hAnsi="Times New Roman" w:cs="Times New Roman"/>
          <w:sz w:val="24"/>
          <w:szCs w:val="24"/>
        </w:rPr>
      </w:pPr>
      <w:r w:rsidRPr="00EB2FE8">
        <w:rPr>
          <w:rFonts w:ascii="Times New Roman" w:hAnsi="Times New Roman" w:cs="Times New Roman"/>
          <w:sz w:val="24"/>
          <w:szCs w:val="24"/>
        </w:rPr>
        <w:t>In general, cavitation is the phenomenon of the formation, growth, and subsequent collapse of microbubbles or cavities that takes place in a very short amount of time (milliseconds), releasing significant amounts of energy. The generation of extremely high temperatures (of the order of 1000 to 5000 K) and pressures (of the order of 100 to 5000 bar) can be used to describe the local effects of the cavitation phenomena. The operating hydrodynamic and geometric constructional features of the reactor have a significant impact on the magnitudes of the pressures and temperatures. Thus, the effects that follow are truly spectacular, and similar occurrences take place simultaneously at millions of locations throughout the reactor. This is one of the techniques for adding discrete energy input, where the energy dissipated per unit volume (pockets) for the same amounts of average energy input is several orders of magnitude higher than the traditional processes. Energy is concentrated in incredibly small zones, but there are millions of these kinds of places</w:t>
      </w:r>
      <w:r w:rsidR="006554F7" w:rsidRPr="00EB2FE8">
        <w:rPr>
          <w:rFonts w:ascii="Times New Roman" w:hAnsi="Times New Roman" w:cs="Times New Roman"/>
          <w:sz w:val="24"/>
          <w:szCs w:val="24"/>
        </w:rPr>
        <w:t xml:space="preserve"> </w:t>
      </w:r>
      <w:r w:rsidR="006554F7" w:rsidRPr="00EB2FE8">
        <w:rPr>
          <w:rFonts w:ascii="Times New Roman" w:hAnsi="Times New Roman" w:cs="Times New Roman"/>
          <w:sz w:val="24"/>
          <w:szCs w:val="24"/>
        </w:rPr>
        <w:fldChar w:fldCharType="begin"/>
      </w:r>
      <w:r w:rsidR="00230145" w:rsidRPr="00EB2FE8">
        <w:rPr>
          <w:rFonts w:ascii="Times New Roman" w:hAnsi="Times New Roman" w:cs="Times New Roman"/>
          <w:sz w:val="24"/>
          <w:szCs w:val="24"/>
        </w:rPr>
        <w:instrText xml:space="preserve"> ADDIN ZOTERO_ITEM CSL_CITATION {"citationID":"C6FGuj1b","properties":{"formattedCitation":"(Adewuyi, 2001; Gogate &amp; Pandit, 2001)","plainCitation":"(Adewuyi, 2001; Gogate &amp; Pandit, 2001)","noteIndex":0},"citationItems":[{"id":244,"uris":["http://zotero.org/users/local/MITGPSp9/items/5HVZLSHG"],"itemData":{"id":244,"type":"article-journal","container-title":"Industrial &amp; Engineering Chemistry Research","DOI":"10.1021/ie010096l","ISSN":"0888-5885, 1520-5045","issue":"22","journalAbbreviation":"Ind. Eng. Chem. Res.","language":"en","page":"4681-4715","source":"DOI.org (Crossref)","title":"Sonochemistry: Environmental Science and Engineering Applications","title-short":"Sonochemistry","volume":"40","author":[{"family":"Adewuyi","given":"Yusuf G."}],"issued":{"date-parts":[["2001",10,1]]}}},{"id":243,"uris":["http://zotero.org/users/local/MITGPSp9/items/3669JITE"],"itemData":{"id":243,"type":"article-journal","container-title":"Reviews in Chemical Engineering","DOI":"10.1515/REVCE.2001.17.1.1","ISSN":"2191-0235, 0167-8299","issue":"1","page":"1-85","source":"DOI.org (Crossref)","title":"HYDRODYNAMIC CAVITATION REACTORS: A STATE OF THE ART REVIEW","title-short":"HYDRODYNAMIC CAVITATION REACTORS","volume":"17","author":[{"family":"Gogate","given":"Parag R."},{"family":"Pandit","given":"Aniruddha B."}],"issued":{"date-parts":[["2001",1]]}}}],"schema":"https://github.com/citation-style-language/schema/raw/master/csl-citation.json"} </w:instrText>
      </w:r>
      <w:r w:rsidR="006554F7" w:rsidRPr="00EB2FE8">
        <w:rPr>
          <w:rFonts w:ascii="Times New Roman" w:hAnsi="Times New Roman" w:cs="Times New Roman"/>
          <w:sz w:val="24"/>
          <w:szCs w:val="24"/>
        </w:rPr>
        <w:fldChar w:fldCharType="separate"/>
      </w:r>
      <w:r w:rsidR="00230145" w:rsidRPr="00EB2FE8">
        <w:rPr>
          <w:rFonts w:ascii="Times New Roman" w:hAnsi="Times New Roman" w:cs="Times New Roman"/>
          <w:sz w:val="24"/>
          <w:szCs w:val="24"/>
        </w:rPr>
        <w:t>(Adewuyi, 2001; Gogate &amp; Pandit, 2001)</w:t>
      </w:r>
      <w:r w:rsidR="006554F7" w:rsidRPr="00EB2FE8">
        <w:rPr>
          <w:rFonts w:ascii="Times New Roman" w:hAnsi="Times New Roman" w:cs="Times New Roman"/>
          <w:sz w:val="24"/>
          <w:szCs w:val="24"/>
        </w:rPr>
        <w:fldChar w:fldCharType="end"/>
      </w:r>
      <w:r w:rsidRPr="00EB2FE8">
        <w:rPr>
          <w:rFonts w:ascii="Times New Roman" w:hAnsi="Times New Roman" w:cs="Times New Roman"/>
          <w:sz w:val="24"/>
          <w:szCs w:val="24"/>
        </w:rPr>
        <w:t>.</w:t>
      </w:r>
      <w:r w:rsidR="00230145" w:rsidRPr="00EB2FE8">
        <w:rPr>
          <w:rFonts w:ascii="Times New Roman" w:hAnsi="Times New Roman" w:cs="Times New Roman"/>
          <w:sz w:val="24"/>
          <w:szCs w:val="24"/>
        </w:rPr>
        <w:t xml:space="preserve"> </w:t>
      </w:r>
    </w:p>
    <w:p w14:paraId="416AA704" w14:textId="70D3B0FA" w:rsidR="005F1E1A" w:rsidRPr="00EB2FE8" w:rsidRDefault="005F1E1A" w:rsidP="005F1E1A">
      <w:pPr>
        <w:jc w:val="both"/>
        <w:rPr>
          <w:rFonts w:ascii="Times New Roman" w:hAnsi="Times New Roman" w:cs="Times New Roman"/>
          <w:sz w:val="24"/>
          <w:szCs w:val="24"/>
        </w:rPr>
      </w:pPr>
      <w:r w:rsidRPr="00EB2FE8">
        <w:rPr>
          <w:rFonts w:ascii="Times New Roman" w:hAnsi="Times New Roman" w:cs="Times New Roman"/>
          <w:sz w:val="24"/>
          <w:szCs w:val="24"/>
        </w:rPr>
        <w:t>Cavitation-based processes, such as a straightforward mechanically agitated contactor, promise to be a more energy-efficient substitute for conventional reactors. You can either expand the active zone of a conventional stirred reactor (by enlarging the impeller's diameter) or increase the exchange rates between the active and passive zones already present in the reactor (by speeding up rotation). Unfortunately, both methods significantly increase the total amount of energy consumed (in stirred reactors, power consumption is directly proportional to N</w:t>
      </w:r>
      <w:r w:rsidRPr="00EB2FE8">
        <w:rPr>
          <w:rFonts w:ascii="Times New Roman" w:hAnsi="Times New Roman" w:cs="Times New Roman"/>
          <w:sz w:val="24"/>
          <w:szCs w:val="24"/>
          <w:vertAlign w:val="superscript"/>
        </w:rPr>
        <w:t>3</w:t>
      </w:r>
      <w:r w:rsidRPr="00EB2FE8">
        <w:rPr>
          <w:rFonts w:ascii="Times New Roman" w:hAnsi="Times New Roman" w:cs="Times New Roman"/>
          <w:sz w:val="24"/>
          <w:szCs w:val="24"/>
        </w:rPr>
        <w:t xml:space="preserve"> d</w:t>
      </w:r>
      <w:r w:rsidRPr="00EB2FE8">
        <w:rPr>
          <w:rFonts w:ascii="Times New Roman" w:hAnsi="Times New Roman" w:cs="Times New Roman"/>
          <w:sz w:val="24"/>
          <w:szCs w:val="24"/>
          <w:vertAlign w:val="superscript"/>
        </w:rPr>
        <w:t>5</w:t>
      </w:r>
      <w:r w:rsidRPr="00EB2FE8">
        <w:rPr>
          <w:rFonts w:ascii="Times New Roman" w:hAnsi="Times New Roman" w:cs="Times New Roman"/>
          <w:sz w:val="24"/>
          <w:szCs w:val="24"/>
        </w:rPr>
        <w:t>, where N is the speed of rotation and d is the impeller's diameter).</w:t>
      </w:r>
      <w:r w:rsidR="006554F7" w:rsidRPr="00EB2FE8">
        <w:rPr>
          <w:rFonts w:ascii="Times New Roman" w:hAnsi="Times New Roman" w:cs="Times New Roman"/>
          <w:sz w:val="24"/>
          <w:szCs w:val="24"/>
        </w:rPr>
        <w:t xml:space="preserve"> On the other hand, cavitation can accomplish the dual goals of accelerating the transport processes and improving the intrinsic rate of the chemical reaction at much lower overall energy inputs by generating extremely high local temperatures and pressures.</w:t>
      </w:r>
    </w:p>
    <w:p w14:paraId="3B4B77FB" w14:textId="77777777" w:rsidR="00C6669F" w:rsidRPr="00EB2FE8" w:rsidRDefault="00C6669F" w:rsidP="005F1E1A">
      <w:pPr>
        <w:jc w:val="both"/>
        <w:rPr>
          <w:rFonts w:ascii="Times New Roman" w:hAnsi="Times New Roman" w:cs="Times New Roman"/>
          <w:sz w:val="24"/>
          <w:szCs w:val="24"/>
        </w:rPr>
      </w:pPr>
    </w:p>
    <w:p w14:paraId="31E86DA9" w14:textId="11B67AB5" w:rsidR="00C6669F" w:rsidRPr="00EB2FE8" w:rsidRDefault="00C6669F" w:rsidP="00952265">
      <w:pPr>
        <w:pStyle w:val="ListParagraph"/>
        <w:numPr>
          <w:ilvl w:val="0"/>
          <w:numId w:val="1"/>
        </w:num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Classification of Cavitation </w:t>
      </w:r>
    </w:p>
    <w:p w14:paraId="43C84CE7" w14:textId="3F297656" w:rsidR="00C6669F" w:rsidRPr="00EB2FE8" w:rsidRDefault="00C6669F" w:rsidP="00C6669F">
      <w:pPr>
        <w:jc w:val="both"/>
        <w:rPr>
          <w:rFonts w:ascii="Times New Roman" w:hAnsi="Times New Roman" w:cs="Times New Roman"/>
          <w:sz w:val="24"/>
          <w:szCs w:val="24"/>
        </w:rPr>
      </w:pPr>
      <w:r w:rsidRPr="00EB2FE8">
        <w:rPr>
          <w:rFonts w:ascii="Times New Roman" w:hAnsi="Times New Roman" w:cs="Times New Roman"/>
          <w:sz w:val="24"/>
          <w:szCs w:val="24"/>
        </w:rPr>
        <w:t>In general, cavitation is divided into four distinct types according to the method by which it is produced</w:t>
      </w:r>
      <w:r w:rsidR="0012698F" w:rsidRPr="00EB2FE8">
        <w:rPr>
          <w:rFonts w:ascii="Times New Roman" w:hAnsi="Times New Roman" w:cs="Times New Roman"/>
          <w:sz w:val="24"/>
          <w:szCs w:val="24"/>
        </w:rPr>
        <w:t>. The four types of cavitation are hydrodynamic cavitation (HC), acoustic cavitation (AC),</w:t>
      </w:r>
      <w:r w:rsidR="00991D2F" w:rsidRPr="00EB2FE8">
        <w:rPr>
          <w:rFonts w:ascii="Times New Roman" w:hAnsi="Times New Roman" w:cs="Times New Roman"/>
          <w:sz w:val="24"/>
          <w:szCs w:val="24"/>
        </w:rPr>
        <w:t xml:space="preserve"> Particle cavitation (PC)</w:t>
      </w:r>
      <w:r w:rsidR="0012698F" w:rsidRPr="00EB2FE8">
        <w:rPr>
          <w:rFonts w:ascii="Times New Roman" w:hAnsi="Times New Roman" w:cs="Times New Roman"/>
          <w:sz w:val="24"/>
          <w:szCs w:val="24"/>
        </w:rPr>
        <w:t xml:space="preserve"> and optic cavitation (OC)</w:t>
      </w:r>
      <w:r w:rsidR="0012698F" w:rsidRPr="00EB2FE8">
        <w:rPr>
          <w:rFonts w:ascii="Times New Roman" w:hAnsi="Times New Roman" w:cs="Times New Roman"/>
          <w:sz w:val="24"/>
          <w:szCs w:val="24"/>
        </w:rPr>
        <w:fldChar w:fldCharType="begin"/>
      </w:r>
      <w:r w:rsidR="0012698F" w:rsidRPr="00EB2FE8">
        <w:rPr>
          <w:rFonts w:ascii="Times New Roman" w:hAnsi="Times New Roman" w:cs="Times New Roman"/>
          <w:sz w:val="24"/>
          <w:szCs w:val="24"/>
        </w:rPr>
        <w:instrText xml:space="preserve"> ADDIN ZOTERO_ITEM CSL_CITATION {"citationID":"vvdki396","properties":{"formattedCitation":"(Mancuso et al., 2016)","plainCitation":"(Mancuso et al., 2016)","noteIndex":0},"citationItems":[{"id":267,"uris":["http://zotero.org/users/local/MITGPSp9/items/RL2UKKA9"],"itemData":{"id":267,"type":"article-journal","container-title":"Ultrasonics Sonochemistry","DOI":"10.1016/j.ultsonch.2016.01.040","ISSN":"13504177","journalAbbreviation":"Ultrasonics Sonochemistry","language":"en","page":"18-30","source":"DOI.org (Crossref)","title":"Decolourization of Rhodamine B: A swirling jet-induced cavitation combined with NaOCl","title-short":"Decolourization of Rhodamine B","volume":"32","author":[{"family":"Mancuso","given":"Giuseppe"},{"family":"Langone","given":"Michela"},{"family":"Laezza","given":"Marco"},{"family":"Andreottola","given":"Gianni"}],"issued":{"date-parts":[["2016",9]]}}}],"schema":"https://github.com/citation-style-language/schema/raw/master/csl-citation.json"} </w:instrText>
      </w:r>
      <w:r w:rsidR="0012698F" w:rsidRPr="00EB2FE8">
        <w:rPr>
          <w:rFonts w:ascii="Times New Roman" w:hAnsi="Times New Roman" w:cs="Times New Roman"/>
          <w:sz w:val="24"/>
          <w:szCs w:val="24"/>
        </w:rPr>
        <w:fldChar w:fldCharType="separate"/>
      </w:r>
      <w:r w:rsidR="0012698F" w:rsidRPr="00EB2FE8">
        <w:rPr>
          <w:rFonts w:ascii="Times New Roman" w:hAnsi="Times New Roman" w:cs="Times New Roman"/>
          <w:sz w:val="24"/>
          <w:szCs w:val="24"/>
        </w:rPr>
        <w:t>(Mancuso et al., 2016)</w:t>
      </w:r>
      <w:r w:rsidR="0012698F" w:rsidRPr="00EB2FE8">
        <w:rPr>
          <w:rFonts w:ascii="Times New Roman" w:hAnsi="Times New Roman" w:cs="Times New Roman"/>
          <w:sz w:val="24"/>
          <w:szCs w:val="24"/>
        </w:rPr>
        <w:fldChar w:fldCharType="end"/>
      </w:r>
      <w:r w:rsidR="0012698F" w:rsidRPr="00EB2FE8">
        <w:rPr>
          <w:rFonts w:ascii="Times New Roman" w:hAnsi="Times New Roman" w:cs="Times New Roman"/>
          <w:sz w:val="24"/>
          <w:szCs w:val="24"/>
        </w:rPr>
        <w:t>.</w:t>
      </w:r>
    </w:p>
    <w:p w14:paraId="763B0EA9" w14:textId="0DE2456E" w:rsidR="00C6669F" w:rsidRPr="00EB2FE8" w:rsidRDefault="00C6669F" w:rsidP="00C6669F">
      <w:pPr>
        <w:jc w:val="both"/>
        <w:rPr>
          <w:rFonts w:ascii="Times New Roman" w:hAnsi="Times New Roman" w:cs="Times New Roman"/>
          <w:sz w:val="24"/>
          <w:szCs w:val="24"/>
        </w:rPr>
      </w:pPr>
      <w:r w:rsidRPr="00EB2FE8">
        <w:rPr>
          <w:rFonts w:ascii="Times New Roman" w:hAnsi="Times New Roman" w:cs="Times New Roman"/>
          <w:sz w:val="24"/>
          <w:szCs w:val="24"/>
        </w:rPr>
        <w:t xml:space="preserve"> </w:t>
      </w:r>
      <w:r w:rsidR="00952265" w:rsidRPr="00EB2FE8">
        <w:rPr>
          <w:rFonts w:ascii="Times New Roman" w:hAnsi="Times New Roman" w:cs="Times New Roman"/>
          <w:sz w:val="24"/>
          <w:szCs w:val="24"/>
        </w:rPr>
        <w:t xml:space="preserve">3.1 </w:t>
      </w:r>
      <w:r w:rsidRPr="00EB2FE8">
        <w:rPr>
          <w:rFonts w:ascii="Times New Roman" w:hAnsi="Times New Roman" w:cs="Times New Roman"/>
          <w:sz w:val="24"/>
          <w:szCs w:val="24"/>
        </w:rPr>
        <w:t xml:space="preserve">Acoustic cavitation: In this process, sound waves, typically ultrasound (16 </w:t>
      </w:r>
      <w:proofErr w:type="spellStart"/>
      <w:r w:rsidRPr="00EB2FE8">
        <w:rPr>
          <w:rFonts w:ascii="Times New Roman" w:hAnsi="Times New Roman" w:cs="Times New Roman"/>
          <w:sz w:val="24"/>
          <w:szCs w:val="24"/>
        </w:rPr>
        <w:t>KHz</w:t>
      </w:r>
      <w:proofErr w:type="spellEnd"/>
      <w:r w:rsidRPr="00EB2FE8">
        <w:rPr>
          <w:rFonts w:ascii="Times New Roman" w:hAnsi="Times New Roman" w:cs="Times New Roman"/>
          <w:sz w:val="24"/>
          <w:szCs w:val="24"/>
        </w:rPr>
        <w:t>–100 MHz), are used to change the liquid's pressure. Sono-chemistry is the term used to describe the chemical alterations caused by the cavitation caused by the passage of sound waves.</w:t>
      </w:r>
      <w:r w:rsidR="00723F4B" w:rsidRPr="00EB2FE8">
        <w:rPr>
          <w:rFonts w:ascii="Times New Roman" w:hAnsi="Times New Roman" w:cs="Times New Roman"/>
          <w:sz w:val="24"/>
          <w:szCs w:val="24"/>
        </w:rPr>
        <w:t xml:space="preserve"> High-intensity ultrasound irradiation with wave frequencies ranging from tens of kHz to tens </w:t>
      </w:r>
      <w:r w:rsidR="00723F4B" w:rsidRPr="00EB2FE8">
        <w:rPr>
          <w:rFonts w:ascii="Times New Roman" w:hAnsi="Times New Roman" w:cs="Times New Roman"/>
          <w:sz w:val="24"/>
          <w:szCs w:val="24"/>
        </w:rPr>
        <w:lastRenderedPageBreak/>
        <w:t>of MHz causes a phenomenon known as acoustic cavitation (AC). When ultrasound waves are used on liquids, expansion occurs repeatedly. Phases of compression and (rarefaction) can cause mechanical vibration of liquids. Negative pressure is generated by expansion cycles, which pull molecules apart. Compression cycles, on the other hand, create positive pressure and push</w:t>
      </w:r>
      <w:r w:rsidR="005C7E24" w:rsidRPr="00EB2FE8">
        <w:rPr>
          <w:rFonts w:ascii="Times New Roman" w:hAnsi="Times New Roman" w:cs="Times New Roman"/>
          <w:sz w:val="24"/>
          <w:szCs w:val="24"/>
        </w:rPr>
        <w:t xml:space="preserve"> </w:t>
      </w:r>
      <w:r w:rsidR="005C7E24" w:rsidRPr="00EB2FE8">
        <w:rPr>
          <w:rFonts w:ascii="Times New Roman" w:hAnsi="Times New Roman" w:cs="Times New Roman"/>
          <w:sz w:val="24"/>
          <w:szCs w:val="24"/>
        </w:rPr>
        <w:fldChar w:fldCharType="begin"/>
      </w:r>
      <w:r w:rsidR="005C7E24" w:rsidRPr="00EB2FE8">
        <w:rPr>
          <w:rFonts w:ascii="Times New Roman" w:hAnsi="Times New Roman" w:cs="Times New Roman"/>
          <w:sz w:val="24"/>
          <w:szCs w:val="24"/>
        </w:rPr>
        <w:instrText xml:space="preserve"> ADDIN ZOTERO_ITEM CSL_CITATION {"citationID":"EpU0hrc4","properties":{"formattedCitation":"(Vajnhandl &amp; Majcen Le Marechal, 2005)","plainCitation":"(Vajnhandl &amp; Majcen Le Marechal, 2005)","noteIndex":0},"citationItems":[{"id":278,"uris":["http://zotero.org/users/local/MITGPSp9/items/JKVHUTMQ"],"itemData":{"id":278,"type":"article-journal","container-title":"Dyes and Pigments","DOI":"10.1016/j.dyepig.2004.06.012","ISSN":"01437208","issue":"2","journalAbbreviation":"Dyes and Pigments","language":"en","page":"89-101","source":"DOI.org (Crossref)","title":"Ultrasound in textile dyeing and the decolouration/mineralization of textile dyes","volume":"65","author":[{"family":"Vajnhandl","given":"Simona"},{"family":"Majcen Le Marechal","given":"Alenka"}],"issued":{"date-parts":[["2005",5]]}}}],"schema":"https://github.com/citation-style-language/schema/raw/master/csl-citation.json"} </w:instrText>
      </w:r>
      <w:r w:rsidR="005C7E24" w:rsidRPr="00EB2FE8">
        <w:rPr>
          <w:rFonts w:ascii="Times New Roman" w:hAnsi="Times New Roman" w:cs="Times New Roman"/>
          <w:sz w:val="24"/>
          <w:szCs w:val="24"/>
        </w:rPr>
        <w:fldChar w:fldCharType="separate"/>
      </w:r>
      <w:r w:rsidR="005C7E24" w:rsidRPr="00EB2FE8">
        <w:rPr>
          <w:rFonts w:ascii="Times New Roman" w:hAnsi="Times New Roman" w:cs="Times New Roman"/>
          <w:sz w:val="24"/>
          <w:szCs w:val="24"/>
        </w:rPr>
        <w:t>(Vajnhandl &amp; Majcen Le Marechal, 2005)</w:t>
      </w:r>
      <w:r w:rsidR="005C7E24" w:rsidRPr="00EB2FE8">
        <w:rPr>
          <w:rFonts w:ascii="Times New Roman" w:hAnsi="Times New Roman" w:cs="Times New Roman"/>
          <w:sz w:val="24"/>
          <w:szCs w:val="24"/>
        </w:rPr>
        <w:fldChar w:fldCharType="end"/>
      </w:r>
      <w:r w:rsidR="00723F4B" w:rsidRPr="00EB2FE8">
        <w:rPr>
          <w:rFonts w:ascii="Times New Roman" w:hAnsi="Times New Roman" w:cs="Times New Roman"/>
          <w:sz w:val="24"/>
          <w:szCs w:val="24"/>
        </w:rPr>
        <w:t xml:space="preserve"> Molecules together. Cavitation Nuclei can effectively store ultrasonic energy while expanding up to a certain size. Commonly tens of microns in size</w:t>
      </w:r>
      <w:r w:rsidR="009F3583" w:rsidRPr="00EB2FE8">
        <w:rPr>
          <w:rFonts w:ascii="Times New Roman" w:hAnsi="Times New Roman" w:cs="Times New Roman"/>
          <w:sz w:val="24"/>
          <w:szCs w:val="24"/>
        </w:rPr>
        <w:t xml:space="preserve"> </w:t>
      </w:r>
      <w:r w:rsidR="009F3583" w:rsidRPr="00EB2FE8">
        <w:rPr>
          <w:rFonts w:ascii="Times New Roman" w:hAnsi="Times New Roman" w:cs="Times New Roman"/>
          <w:sz w:val="24"/>
          <w:szCs w:val="24"/>
        </w:rPr>
        <w:fldChar w:fldCharType="begin"/>
      </w:r>
      <w:r w:rsidR="009F3583" w:rsidRPr="00EB2FE8">
        <w:rPr>
          <w:rFonts w:ascii="Times New Roman" w:hAnsi="Times New Roman" w:cs="Times New Roman"/>
          <w:sz w:val="24"/>
          <w:szCs w:val="24"/>
        </w:rPr>
        <w:instrText xml:space="preserve"> ADDIN ZOTERO_ITEM CSL_CITATION {"citationID":"Exu1QnIb","properties":{"formattedCitation":"(Bang &amp; Suslick, 2010)","plainCitation":"(Bang &amp; Suslick, 2010)","noteIndex":0},"citationItems":[{"id":279,"uris":["http://zotero.org/users/local/MITGPSp9/items/Y8NULPRT"],"itemData":{"id":279,"type":"article-journal","container-title":"Advanced Materials","DOI":"10.1002/adma.200904093","ISSN":"09359648","issue":"10","journalAbbreviation":"Adv. Mater.","language":"en","page":"1039-1059","source":"DOI.org (Crossref)","title":"Applications of Ultrasound to the Synthesis of Nanostructured Materials","volume":"22","author":[{"family":"Bang","given":"Jin Ho"},{"family":"Suslick","given":"Kenneth S."}],"issued":{"date-parts":[["2010",2,1]]}}}],"schema":"https://github.com/citation-style-language/schema/raw/master/csl-citation.json"} </w:instrText>
      </w:r>
      <w:r w:rsidR="009F3583" w:rsidRPr="00EB2FE8">
        <w:rPr>
          <w:rFonts w:ascii="Times New Roman" w:hAnsi="Times New Roman" w:cs="Times New Roman"/>
          <w:sz w:val="24"/>
          <w:szCs w:val="24"/>
        </w:rPr>
        <w:fldChar w:fldCharType="separate"/>
      </w:r>
      <w:r w:rsidR="009F3583" w:rsidRPr="00EB2FE8">
        <w:rPr>
          <w:rFonts w:ascii="Times New Roman" w:hAnsi="Times New Roman" w:cs="Times New Roman"/>
          <w:sz w:val="24"/>
          <w:szCs w:val="24"/>
        </w:rPr>
        <w:t>(Bang &amp; Suslick, 2010)</w:t>
      </w:r>
      <w:r w:rsidR="009F3583" w:rsidRPr="00EB2FE8">
        <w:rPr>
          <w:rFonts w:ascii="Times New Roman" w:hAnsi="Times New Roman" w:cs="Times New Roman"/>
          <w:sz w:val="24"/>
          <w:szCs w:val="24"/>
        </w:rPr>
        <w:fldChar w:fldCharType="end"/>
      </w:r>
      <w:r w:rsidR="00723F4B" w:rsidRPr="00EB2FE8">
        <w:rPr>
          <w:rFonts w:ascii="Times New Roman" w:hAnsi="Times New Roman" w:cs="Times New Roman"/>
          <w:sz w:val="24"/>
          <w:szCs w:val="24"/>
        </w:rPr>
        <w:t>. the cavitation occurs when a bubble reaches a critical size during growth, it goes through a significant radial excursion reaches a maximum size before abruptly collapsing</w:t>
      </w:r>
      <w:r w:rsidR="009F3583" w:rsidRPr="00EB2FE8">
        <w:rPr>
          <w:rFonts w:ascii="Times New Roman" w:hAnsi="Times New Roman" w:cs="Times New Roman"/>
          <w:sz w:val="24"/>
          <w:szCs w:val="24"/>
        </w:rPr>
        <w:t xml:space="preserve">. </w:t>
      </w:r>
      <w:r w:rsidR="00723F4B" w:rsidRPr="00EB2FE8">
        <w:rPr>
          <w:rFonts w:ascii="Times New Roman" w:hAnsi="Times New Roman" w:cs="Times New Roman"/>
          <w:sz w:val="24"/>
          <w:szCs w:val="24"/>
        </w:rPr>
        <w:t>Increases in reaction rates and yields of reactions with liquids can result from low-frequency and high-intensity ultrasound because it changes the state of the medium.</w:t>
      </w:r>
    </w:p>
    <w:p w14:paraId="53EE7696" w14:textId="42712A4E" w:rsidR="00C6669F" w:rsidRPr="00EB2FE8" w:rsidRDefault="00952265" w:rsidP="00C6669F">
      <w:pPr>
        <w:jc w:val="both"/>
        <w:rPr>
          <w:rFonts w:ascii="Times New Roman" w:hAnsi="Times New Roman" w:cs="Times New Roman"/>
          <w:sz w:val="24"/>
          <w:szCs w:val="24"/>
        </w:rPr>
      </w:pPr>
      <w:r w:rsidRPr="00EB2FE8">
        <w:rPr>
          <w:rFonts w:ascii="Times New Roman" w:hAnsi="Times New Roman" w:cs="Times New Roman"/>
          <w:sz w:val="24"/>
          <w:szCs w:val="24"/>
        </w:rPr>
        <w:t xml:space="preserve">3.2 </w:t>
      </w:r>
      <w:r w:rsidR="00C6669F" w:rsidRPr="00EB2FE8">
        <w:rPr>
          <w:rFonts w:ascii="Times New Roman" w:hAnsi="Times New Roman" w:cs="Times New Roman"/>
          <w:sz w:val="24"/>
          <w:szCs w:val="24"/>
        </w:rPr>
        <w:t>Hydrodynamic cavitation: Cavitation is caused by pressure changes, which are obtained through the system's geometry by causing a change in velocity. For instance, the exchange of pressure and kinetic energy can be accomplished in flow through orifices, venturi, etc. based on the geometry of the system.</w:t>
      </w:r>
    </w:p>
    <w:p w14:paraId="6DFB0283" w14:textId="0FC6D10E" w:rsidR="0012698F" w:rsidRPr="00EB2FE8" w:rsidRDefault="00952265" w:rsidP="0012698F">
      <w:pPr>
        <w:jc w:val="both"/>
        <w:rPr>
          <w:rFonts w:ascii="Times New Roman" w:hAnsi="Times New Roman" w:cs="Times New Roman"/>
          <w:sz w:val="24"/>
          <w:szCs w:val="24"/>
        </w:rPr>
      </w:pPr>
      <w:r w:rsidRPr="00EB2FE8">
        <w:rPr>
          <w:rFonts w:ascii="Times New Roman" w:hAnsi="Times New Roman" w:cs="Times New Roman"/>
          <w:sz w:val="24"/>
          <w:szCs w:val="24"/>
        </w:rPr>
        <w:t xml:space="preserve">3.3 </w:t>
      </w:r>
      <w:r w:rsidR="0012698F" w:rsidRPr="00EB2FE8">
        <w:rPr>
          <w:rFonts w:ascii="Times New Roman" w:hAnsi="Times New Roman" w:cs="Times New Roman"/>
          <w:sz w:val="24"/>
          <w:szCs w:val="24"/>
        </w:rPr>
        <w:t>Optic Cavitation: The liquid continuum is ruptured by high intensity (laser) photons, which causes optic cavitation.</w:t>
      </w:r>
      <w:r w:rsidR="00B03134" w:rsidRPr="00EB2FE8">
        <w:rPr>
          <w:rFonts w:ascii="Times New Roman" w:hAnsi="Times New Roman" w:cs="Times New Roman"/>
          <w:sz w:val="24"/>
          <w:szCs w:val="24"/>
        </w:rPr>
        <w:t xml:space="preserve"> OC uses the light of a pulsed laser to create a single cavitation bubble in liquids</w:t>
      </w:r>
      <w:r w:rsidR="004722F7" w:rsidRPr="00EB2FE8">
        <w:rPr>
          <w:rFonts w:ascii="Times New Roman" w:hAnsi="Times New Roman" w:cs="Times New Roman"/>
          <w:sz w:val="24"/>
          <w:szCs w:val="24"/>
        </w:rPr>
        <w:fldChar w:fldCharType="begin"/>
      </w:r>
      <w:r w:rsidR="004722F7" w:rsidRPr="00EB2FE8">
        <w:rPr>
          <w:rFonts w:ascii="Times New Roman" w:hAnsi="Times New Roman" w:cs="Times New Roman"/>
          <w:sz w:val="24"/>
          <w:szCs w:val="24"/>
        </w:rPr>
        <w:instrText xml:space="preserve"> ADDIN ZOTERO_ITEM CSL_CITATION {"citationID":"qT3o5rtW","properties":{"formattedCitation":"(Tomita &amp; Shima, 1986)","plainCitation":"(Tomita &amp; Shima, 1986)","noteIndex":0},"citationItems":[{"id":273,"uris":["http://zotero.org/users/local/MITGPSp9/items/CZTJCNIA"],"itemData":{"id":273,"type":"article-journal","container-title":"Journal of Fluid Mechanics","DOI":"10.1017/S0022112086000745","ISSN":"0022-1120, 1469-7645","issue":"-1","journalAbbreviation":"J. Fluid Mech.","language":"en","page":"535","source":"DOI.org (Crossref)","title":"Mechanisms of impulsive pressure generation and damage pit formation by bubble collapse","volume":"169","author":[{"family":"Tomita","given":"Y."},{"family":"Shima","given":"A."}],"issued":{"date-parts":[["1986",8]]}}}],"schema":"https://github.com/citation-style-language/schema/raw/master/csl-citation.json"} </w:instrText>
      </w:r>
      <w:r w:rsidR="004722F7" w:rsidRPr="00EB2FE8">
        <w:rPr>
          <w:rFonts w:ascii="Times New Roman" w:hAnsi="Times New Roman" w:cs="Times New Roman"/>
          <w:sz w:val="24"/>
          <w:szCs w:val="24"/>
        </w:rPr>
        <w:fldChar w:fldCharType="separate"/>
      </w:r>
      <w:r w:rsidR="004722F7" w:rsidRPr="00EB2FE8">
        <w:rPr>
          <w:rFonts w:ascii="Times New Roman" w:hAnsi="Times New Roman" w:cs="Times New Roman"/>
          <w:sz w:val="24"/>
          <w:szCs w:val="24"/>
        </w:rPr>
        <w:t>(Tomita &amp; Shima, 1986)</w:t>
      </w:r>
      <w:r w:rsidR="004722F7" w:rsidRPr="00EB2FE8">
        <w:rPr>
          <w:rFonts w:ascii="Times New Roman" w:hAnsi="Times New Roman" w:cs="Times New Roman"/>
          <w:sz w:val="24"/>
          <w:szCs w:val="24"/>
        </w:rPr>
        <w:fldChar w:fldCharType="end"/>
      </w:r>
      <w:r w:rsidR="00B03134" w:rsidRPr="00EB2FE8">
        <w:rPr>
          <w:rFonts w:ascii="Times New Roman" w:hAnsi="Times New Roman" w:cs="Times New Roman"/>
          <w:sz w:val="24"/>
          <w:szCs w:val="24"/>
        </w:rPr>
        <w:t xml:space="preserve">. Dense free-electron plasmas may be produced during such a process, which is then followed by explosive vaporisation and mechanical expansion. This type of energy is transferred to the atomic system by recombination and collision following optical breakdown. Rising pressures can result in shock waves, and these waves' tensile stress components can then form bubbles by exceeding the spinodal limit well below the water's critical point </w:t>
      </w:r>
      <w:r w:rsidR="004722F7" w:rsidRPr="00EB2FE8">
        <w:rPr>
          <w:rFonts w:ascii="Times New Roman" w:hAnsi="Times New Roman" w:cs="Times New Roman"/>
          <w:sz w:val="24"/>
          <w:szCs w:val="24"/>
        </w:rPr>
        <w:fldChar w:fldCharType="begin"/>
      </w:r>
      <w:r w:rsidR="004722F7" w:rsidRPr="00EB2FE8">
        <w:rPr>
          <w:rFonts w:ascii="Times New Roman" w:hAnsi="Times New Roman" w:cs="Times New Roman"/>
          <w:sz w:val="24"/>
          <w:szCs w:val="24"/>
        </w:rPr>
        <w:instrText xml:space="preserve"> ADDIN ZOTERO_ITEM CSL_CITATION {"citationID":"h4F9G12B","properties":{"formattedCitation":"(Tinne et al., 2014)","plainCitation":"(Tinne et al., 2014)","noteIndex":0},"citationItems":[{"id":274,"uris":["http://zotero.org/users/local/MITGPSp9/items/XHL7K5NV"],"itemData":{"id":274,"type":"article-journal","container-title":"PLoS ONE","DOI":"10.1371/journal.pone.0114437","ISSN":"1932-6203","issue":"12","journalAbbreviation":"PLoS ONE","language":"en","page":"e114437","source":"DOI.org (Crossref)","title":"Interaction Mechanisms of Cavitation Bubbles Induced by Spatially and Temporally Separated fs-Laser Pulses","volume":"9","author":[{"family":"Tinne","given":"Nadine"},{"family":"Kaune","given":"Brigitte"},{"family":"Krüger","given":"Alexander"},{"family":"Ripken","given":"Tammo"}],"editor":[{"family":"Wang","given":"Yingxiao"}],"issued":{"date-parts":[["2014",12,11]]}}}],"schema":"https://github.com/citation-style-language/schema/raw/master/csl-citation.json"} </w:instrText>
      </w:r>
      <w:r w:rsidR="004722F7" w:rsidRPr="00EB2FE8">
        <w:rPr>
          <w:rFonts w:ascii="Times New Roman" w:hAnsi="Times New Roman" w:cs="Times New Roman"/>
          <w:sz w:val="24"/>
          <w:szCs w:val="24"/>
        </w:rPr>
        <w:fldChar w:fldCharType="separate"/>
      </w:r>
      <w:r w:rsidR="004722F7" w:rsidRPr="00EB2FE8">
        <w:rPr>
          <w:rFonts w:ascii="Times New Roman" w:hAnsi="Times New Roman" w:cs="Times New Roman"/>
          <w:sz w:val="24"/>
          <w:szCs w:val="24"/>
        </w:rPr>
        <w:t>(Tinne et al., 2014)</w:t>
      </w:r>
      <w:r w:rsidR="004722F7" w:rsidRPr="00EB2FE8">
        <w:rPr>
          <w:rFonts w:ascii="Times New Roman" w:hAnsi="Times New Roman" w:cs="Times New Roman"/>
          <w:sz w:val="24"/>
          <w:szCs w:val="24"/>
        </w:rPr>
        <w:fldChar w:fldCharType="end"/>
      </w:r>
      <w:r w:rsidR="004722F7" w:rsidRPr="00EB2FE8">
        <w:rPr>
          <w:rFonts w:ascii="Times New Roman" w:hAnsi="Times New Roman" w:cs="Times New Roman"/>
          <w:sz w:val="24"/>
          <w:szCs w:val="24"/>
        </w:rPr>
        <w:t xml:space="preserve">. </w:t>
      </w:r>
      <w:r w:rsidR="00B03134" w:rsidRPr="00EB2FE8">
        <w:rPr>
          <w:rFonts w:ascii="Times New Roman" w:hAnsi="Times New Roman" w:cs="Times New Roman"/>
          <w:sz w:val="24"/>
          <w:szCs w:val="24"/>
        </w:rPr>
        <w:t>OC can create bubbles in liquids at precisely defined points, enabling controlled studies of the bubbles, collapse dynamics, and shock wave emission.</w:t>
      </w:r>
    </w:p>
    <w:p w14:paraId="2F7A6B94" w14:textId="3B65842B" w:rsidR="00F06770" w:rsidRPr="00EB2FE8" w:rsidRDefault="00952265" w:rsidP="0012698F">
      <w:pPr>
        <w:jc w:val="both"/>
        <w:rPr>
          <w:rFonts w:ascii="Times New Roman" w:hAnsi="Times New Roman" w:cs="Times New Roman"/>
          <w:sz w:val="24"/>
          <w:szCs w:val="24"/>
        </w:rPr>
      </w:pPr>
      <w:r w:rsidRPr="00EB2FE8">
        <w:rPr>
          <w:rFonts w:ascii="Times New Roman" w:hAnsi="Times New Roman" w:cs="Times New Roman"/>
          <w:sz w:val="24"/>
          <w:szCs w:val="24"/>
        </w:rPr>
        <w:t xml:space="preserve">3.4 </w:t>
      </w:r>
      <w:r w:rsidR="0012698F" w:rsidRPr="00EB2FE8">
        <w:rPr>
          <w:rFonts w:ascii="Times New Roman" w:hAnsi="Times New Roman" w:cs="Times New Roman"/>
          <w:sz w:val="24"/>
          <w:szCs w:val="24"/>
        </w:rPr>
        <w:t>Particle cavitation: cavitation is the result of any other form of elementary particle beam, such as a proton, rupturing a liquid, such as in a bubble chamber.</w:t>
      </w:r>
      <w:r w:rsidR="00B03134" w:rsidRPr="00EB2FE8">
        <w:rPr>
          <w:rFonts w:ascii="Times New Roman" w:hAnsi="Times New Roman" w:cs="Times New Roman"/>
          <w:sz w:val="24"/>
          <w:szCs w:val="24"/>
        </w:rPr>
        <w:t xml:space="preserve"> When any kind of elementary particle, like a proton, ruptures a liquid, as in a bubble chamber, particle cavitation (PC), which is based on bubble growth in a superheated liquid, is created. A charged particle that moves through a liquid leaves an ionisation trail after it for a brief period of time. Rapid local heating is produced by the energy released. A line of microscopic bubbles can form along the track if the liquid is overheated by expansion. Using electron microscopy, cavitation of rubber particles in toughened grades of nylon, polystyrene, polycarbonate, PVC, epoxy, and urethane-methacrylate resins has been observed in both thermoplastics and thermosets </w:t>
      </w:r>
      <w:r w:rsidR="009F3583" w:rsidRPr="00EB2FE8">
        <w:rPr>
          <w:rFonts w:ascii="Times New Roman" w:hAnsi="Times New Roman" w:cs="Times New Roman"/>
          <w:sz w:val="24"/>
          <w:szCs w:val="24"/>
        </w:rPr>
        <w:fldChar w:fldCharType="begin"/>
      </w:r>
      <w:r w:rsidR="009F3583" w:rsidRPr="00EB2FE8">
        <w:rPr>
          <w:rFonts w:ascii="Times New Roman" w:hAnsi="Times New Roman" w:cs="Times New Roman"/>
          <w:sz w:val="24"/>
          <w:szCs w:val="24"/>
        </w:rPr>
        <w:instrText xml:space="preserve"> ADDIN ZOTERO_ITEM CSL_CITATION {"citationID":"EMYJWtCH","properties":{"formattedCitation":"(Bucknall et al., 1994)","plainCitation":"(Bucknall et al., 1994)","noteIndex":0},"citationItems":[{"id":280,"uris":["http://zotero.org/users/local/MITGPSp9/items/EW76L2EK"],"itemData":{"id":280,"type":"article-journal","container-title":"Journal of Materials Science","DOI":"10.1007/BF00352036","ISSN":"0022-2461, 1573-4803","issue":"13","journalAbbreviation":"JOURNAL OF MATERIALS SCIENCE","language":"en","page":"3377-3383","source":"DOI.org (Crossref)","title":"A model for particle cavitation in rubber-toughened plastics","volume":"29","author":[{"family":"Bucknall","given":"C. B."},{"family":"Karpodinis","given":"A."},{"family":"Zhang","given":"X. C."}],"issued":{"date-parts":[["1994",7]]}}}],"schema":"https://github.com/citation-style-language/schema/raw/master/csl-citation.json"} </w:instrText>
      </w:r>
      <w:r w:rsidR="009F3583" w:rsidRPr="00EB2FE8">
        <w:rPr>
          <w:rFonts w:ascii="Times New Roman" w:hAnsi="Times New Roman" w:cs="Times New Roman"/>
          <w:sz w:val="24"/>
          <w:szCs w:val="24"/>
        </w:rPr>
        <w:fldChar w:fldCharType="separate"/>
      </w:r>
      <w:r w:rsidR="009F3583" w:rsidRPr="00EB2FE8">
        <w:rPr>
          <w:rFonts w:ascii="Times New Roman" w:hAnsi="Times New Roman" w:cs="Times New Roman"/>
          <w:sz w:val="24"/>
          <w:szCs w:val="24"/>
        </w:rPr>
        <w:t>(Bucknall et al., 1994)</w:t>
      </w:r>
      <w:r w:rsidR="009F3583" w:rsidRPr="00EB2FE8">
        <w:rPr>
          <w:rFonts w:ascii="Times New Roman" w:hAnsi="Times New Roman" w:cs="Times New Roman"/>
          <w:sz w:val="24"/>
          <w:szCs w:val="24"/>
        </w:rPr>
        <w:fldChar w:fldCharType="end"/>
      </w:r>
      <w:r w:rsidR="00B03134" w:rsidRPr="00EB2FE8">
        <w:rPr>
          <w:rFonts w:ascii="Times New Roman" w:hAnsi="Times New Roman" w:cs="Times New Roman"/>
          <w:sz w:val="24"/>
          <w:szCs w:val="24"/>
        </w:rPr>
        <w:t>. It is widely acknowledged that PC is essential for increasing toughness.</w:t>
      </w:r>
    </w:p>
    <w:p w14:paraId="63E8F8B9" w14:textId="02E989EF" w:rsidR="00645E89" w:rsidRPr="00EB2FE8" w:rsidRDefault="00991D2F" w:rsidP="00991D2F">
      <w:pPr>
        <w:jc w:val="both"/>
        <w:rPr>
          <w:rFonts w:ascii="Times New Roman" w:hAnsi="Times New Roman" w:cs="Times New Roman"/>
          <w:sz w:val="24"/>
          <w:szCs w:val="24"/>
        </w:rPr>
      </w:pPr>
      <w:r w:rsidRPr="00EB2FE8">
        <w:rPr>
          <w:rFonts w:ascii="Times New Roman" w:hAnsi="Times New Roman" w:cs="Times New Roman"/>
          <w:sz w:val="24"/>
          <w:szCs w:val="24"/>
        </w:rPr>
        <w:t>To produce sufficient intensities for physical and chemical applications, OC and PC are insufficient and are typically used for single bubble cavitation.</w:t>
      </w:r>
      <w:r w:rsidR="009F3583" w:rsidRPr="00EB2FE8">
        <w:rPr>
          <w:rFonts w:ascii="Times New Roman" w:hAnsi="Times New Roman" w:cs="Times New Roman"/>
          <w:sz w:val="24"/>
          <w:szCs w:val="24"/>
        </w:rPr>
        <w:t xml:space="preserve"> Among </w:t>
      </w:r>
      <w:r w:rsidRPr="00EB2FE8">
        <w:rPr>
          <w:rFonts w:ascii="Times New Roman" w:hAnsi="Times New Roman" w:cs="Times New Roman"/>
          <w:sz w:val="24"/>
          <w:szCs w:val="24"/>
        </w:rPr>
        <w:t xml:space="preserve">these four types of cavitation, AC and HC have been the subjects of the most research, particularly in the context of wastewater treatment. The AC is a result of changes in liquid pressure brought on by sound waves, typically ultrasound (16 kHz-100 MHz). The fields of chemical synthesis, biotechnology, waste stream treatment, polymer degradation, and petrochemical industry have all made extensive use of the AC or </w:t>
      </w:r>
      <w:proofErr w:type="spellStart"/>
      <w:r w:rsidRPr="00EB2FE8">
        <w:rPr>
          <w:rFonts w:ascii="Times New Roman" w:hAnsi="Times New Roman" w:cs="Times New Roman"/>
          <w:sz w:val="24"/>
          <w:szCs w:val="24"/>
        </w:rPr>
        <w:t>sono</w:t>
      </w:r>
      <w:proofErr w:type="spellEnd"/>
      <w:r w:rsidRPr="00EB2FE8">
        <w:rPr>
          <w:rFonts w:ascii="Times New Roman" w:hAnsi="Times New Roman" w:cs="Times New Roman"/>
          <w:sz w:val="24"/>
          <w:szCs w:val="24"/>
        </w:rPr>
        <w:t xml:space="preserve">-chemical processes </w:t>
      </w:r>
      <w:r w:rsidR="009F3583" w:rsidRPr="00EB2FE8">
        <w:rPr>
          <w:rFonts w:ascii="Times New Roman" w:hAnsi="Times New Roman" w:cs="Times New Roman"/>
          <w:sz w:val="24"/>
          <w:szCs w:val="24"/>
        </w:rPr>
        <w:fldChar w:fldCharType="begin"/>
      </w:r>
      <w:r w:rsidR="009F3583" w:rsidRPr="00EB2FE8">
        <w:rPr>
          <w:rFonts w:ascii="Times New Roman" w:hAnsi="Times New Roman" w:cs="Times New Roman"/>
          <w:sz w:val="24"/>
          <w:szCs w:val="24"/>
        </w:rPr>
        <w:instrText xml:space="preserve"> ADDIN ZOTERO_ITEM CSL_CITATION {"citationID":"LEr9Fj1K","properties":{"formattedCitation":"(Wang et al., 2021)","plainCitation":"(Wang et al., 2021)","noteIndex":0},"citationItems":[{"id":167,"uris":["http://zotero.org/users/local/MITGPSp9/items/TBIQEWY7"],"itemData":{"id":167,"type":"article-journal","container-title":"Chemical Engineering Journal","DOI":"10.1016/j.cej.2021.128685","ISSN":"13858947","journalAbbreviation":"Chemical Engineering Journal","language":"en","page":"128685","source":"DOI.org (Crossref)","title":"Hydrodynamic cavitation as a promising route for wastewater treatment – A review","volume":"412","author":[{"family":"Wang","given":"Baowei"},{"family":"Su","given":"Huijuan"},{"family":"Zhang","given":"Bo"}],"issued":{"date-parts":[["2021",5]]}}}],"schema":"https://github.com/citation-style-language/schema/raw/master/csl-citation.json"} </w:instrText>
      </w:r>
      <w:r w:rsidR="009F3583" w:rsidRPr="00EB2FE8">
        <w:rPr>
          <w:rFonts w:ascii="Times New Roman" w:hAnsi="Times New Roman" w:cs="Times New Roman"/>
          <w:sz w:val="24"/>
          <w:szCs w:val="24"/>
        </w:rPr>
        <w:fldChar w:fldCharType="separate"/>
      </w:r>
      <w:r w:rsidR="009F3583" w:rsidRPr="00EB2FE8">
        <w:rPr>
          <w:rFonts w:ascii="Times New Roman" w:hAnsi="Times New Roman" w:cs="Times New Roman"/>
          <w:sz w:val="24"/>
          <w:szCs w:val="24"/>
        </w:rPr>
        <w:t>(Wang et al., 2021)</w:t>
      </w:r>
      <w:r w:rsidR="009F3583"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The active cavitation zone is also constrained to the area around the transducers, which restricts </w:t>
      </w:r>
      <w:r w:rsidRPr="00EB2FE8">
        <w:rPr>
          <w:rFonts w:ascii="Times New Roman" w:hAnsi="Times New Roman" w:cs="Times New Roman"/>
          <w:sz w:val="24"/>
          <w:szCs w:val="24"/>
        </w:rPr>
        <w:lastRenderedPageBreak/>
        <w:t xml:space="preserve">its development and makes it difficult to be amplified. However, the ultrasonic cavitation process uses more energy. The advantages of HC technology over AC include its ability to operate on a large scale, improved energy efficiency, and straightforward equipment </w:t>
      </w:r>
      <w:r w:rsidR="00523044" w:rsidRPr="00EB2FE8">
        <w:rPr>
          <w:rFonts w:ascii="Times New Roman" w:hAnsi="Times New Roman" w:cs="Times New Roman"/>
          <w:sz w:val="24"/>
          <w:szCs w:val="24"/>
        </w:rPr>
        <w:fldChar w:fldCharType="begin"/>
      </w:r>
      <w:r w:rsidR="00523044" w:rsidRPr="00EB2FE8">
        <w:rPr>
          <w:rFonts w:ascii="Times New Roman" w:hAnsi="Times New Roman" w:cs="Times New Roman"/>
          <w:sz w:val="24"/>
          <w:szCs w:val="24"/>
        </w:rPr>
        <w:instrText xml:space="preserve"> ADDIN ZOTERO_ITEM CSL_CITATION {"citationID":"4X9JWcSI","properties":{"formattedCitation":"(Barik &amp; Gogate, 2018)","plainCitation":"(Barik &amp; Gogate, 2018)","noteIndex":0},"citationItems":[{"id":282,"uris":["http://zotero.org/users/local/MITGPSp9/items/M45H4333"],"itemData":{"id":282,"type":"article-journal","container-title":"Ultrasonics Sonochemistry","DOI":"10.1016/j.ultsonch.2017.07.029","ISSN":"13504177","journalAbbreviation":"Ultrasonics Sonochemistry","language":"en","page":"383-394","source":"DOI.org (Crossref)","title":"Hybrid treatment strategies for 2,4,6-trichlorophenol degradation based on combination of hydrodynamic cavitation and AOPs","volume":"40","author":[{"family":"Barik","given":"Arati J."},{"family":"Gogate","given":"Parag R."}],"issued":{"date-parts":[["2018",1]]}}}],"schema":"https://github.com/citation-style-language/schema/raw/master/csl-citation.json"} </w:instrText>
      </w:r>
      <w:r w:rsidR="00523044" w:rsidRPr="00EB2FE8">
        <w:rPr>
          <w:rFonts w:ascii="Times New Roman" w:hAnsi="Times New Roman" w:cs="Times New Roman"/>
          <w:sz w:val="24"/>
          <w:szCs w:val="24"/>
        </w:rPr>
        <w:fldChar w:fldCharType="separate"/>
      </w:r>
      <w:r w:rsidR="00523044" w:rsidRPr="00EB2FE8">
        <w:rPr>
          <w:rFonts w:ascii="Times New Roman" w:hAnsi="Times New Roman" w:cs="Times New Roman"/>
          <w:sz w:val="24"/>
          <w:szCs w:val="24"/>
        </w:rPr>
        <w:t>(Barik &amp; Gogate, 2018)</w:t>
      </w:r>
      <w:r w:rsidR="00523044" w:rsidRPr="00EB2FE8">
        <w:rPr>
          <w:rFonts w:ascii="Times New Roman" w:hAnsi="Times New Roman" w:cs="Times New Roman"/>
          <w:sz w:val="24"/>
          <w:szCs w:val="24"/>
        </w:rPr>
        <w:fldChar w:fldCharType="end"/>
      </w:r>
      <w:r w:rsidRPr="00EB2FE8">
        <w:rPr>
          <w:rFonts w:ascii="Times New Roman" w:hAnsi="Times New Roman" w:cs="Times New Roman"/>
          <w:sz w:val="24"/>
          <w:szCs w:val="24"/>
        </w:rPr>
        <w:t>. The energy efficiency of the ultrasonic cavitation disinfection process and the DYNAJETS® (a jet nozzle HC reactor used in their study) were compared by Loraine et al. It showed that DYNAJETS® had power efficiencies that were 10 to 100 times higher than those of ultrasonic disinfection. Senthilkumar et al.  used two orifice plates on a 50 L HC setup to study the decomposition reaction of KI aqueous solution, which was a typical ultrasound-induced reaction. It was discovered that the iodine released by B. Wang et al. Chemical Engineering Journal 412 (2021) 128685 3 HC was three times higher than that released by AC when the equivalent energy was input</w:t>
      </w:r>
      <w:r w:rsidR="00F425F6" w:rsidRPr="00EB2FE8">
        <w:rPr>
          <w:rFonts w:ascii="Times New Roman" w:hAnsi="Times New Roman" w:cs="Times New Roman"/>
          <w:sz w:val="24"/>
          <w:szCs w:val="24"/>
        </w:rPr>
        <w:t xml:space="preserve"> </w:t>
      </w:r>
      <w:r w:rsidR="00523044" w:rsidRPr="00EB2FE8">
        <w:rPr>
          <w:rFonts w:ascii="Times New Roman" w:hAnsi="Times New Roman" w:cs="Times New Roman"/>
          <w:sz w:val="24"/>
          <w:szCs w:val="24"/>
        </w:rPr>
        <w:fldChar w:fldCharType="begin"/>
      </w:r>
      <w:r w:rsidR="00523044" w:rsidRPr="00EB2FE8">
        <w:rPr>
          <w:rFonts w:ascii="Times New Roman" w:hAnsi="Times New Roman" w:cs="Times New Roman"/>
          <w:sz w:val="24"/>
          <w:szCs w:val="24"/>
        </w:rPr>
        <w:instrText xml:space="preserve"> ADDIN ZOTERO_ITEM CSL_CITATION {"citationID":"4juslu1V","properties":{"formattedCitation":"(Senthil Kumar et al., 2000)","plainCitation":"(Senthil Kumar et al., 2000)","noteIndex":0},"citationItems":[{"id":283,"uris":["http://zotero.org/users/local/MITGPSp9/items/JDCMV2WF"],"itemData":{"id":283,"type":"article-journal","container-title":"Chemical Engineering Science","DOI":"10.1016/S0009-2509(99)00435-2","ISSN":"00092509","issue":"9","journalAbbreviation":"Chemical Engineering Science","language":"en","page":"1633-1639","source":"DOI.org (Crossref)","title":"Experimental quantification of chemical effects of hydrodynamic cavitation","volume":"55","author":[{"family":"Senthil Kumar","given":"P"},{"family":"Siva Kumar","given":"M"},{"family":"Pandit","given":"A.B"}],"issued":{"date-parts":[["2000",5]]}}}],"schema":"https://github.com/citation-style-language/schema/raw/master/csl-citation.json"} </w:instrText>
      </w:r>
      <w:r w:rsidR="00523044" w:rsidRPr="00EB2FE8">
        <w:rPr>
          <w:rFonts w:ascii="Times New Roman" w:hAnsi="Times New Roman" w:cs="Times New Roman"/>
          <w:sz w:val="24"/>
          <w:szCs w:val="24"/>
        </w:rPr>
        <w:fldChar w:fldCharType="separate"/>
      </w:r>
      <w:r w:rsidR="00523044" w:rsidRPr="00EB2FE8">
        <w:rPr>
          <w:rFonts w:ascii="Times New Roman" w:hAnsi="Times New Roman" w:cs="Times New Roman"/>
          <w:sz w:val="24"/>
          <w:szCs w:val="24"/>
        </w:rPr>
        <w:t>(Senthil Kumar et al., 2000)</w:t>
      </w:r>
      <w:r w:rsidR="00523044" w:rsidRPr="00EB2FE8">
        <w:rPr>
          <w:rFonts w:ascii="Times New Roman" w:hAnsi="Times New Roman" w:cs="Times New Roman"/>
          <w:sz w:val="24"/>
          <w:szCs w:val="24"/>
        </w:rPr>
        <w:fldChar w:fldCharType="end"/>
      </w:r>
      <w:r w:rsidRPr="00EB2FE8">
        <w:rPr>
          <w:rFonts w:ascii="Times New Roman" w:hAnsi="Times New Roman" w:cs="Times New Roman"/>
          <w:sz w:val="24"/>
          <w:szCs w:val="24"/>
        </w:rPr>
        <w:t>. For a variety of industrial applications, including the treatment of industrial wastewater containing refractory substances like dyes, antibiotics, and pesticides, HC offers a potentially alluring path for process intensification.</w:t>
      </w:r>
    </w:p>
    <w:p w14:paraId="0BF7EC8F" w14:textId="128B9A66" w:rsidR="00991D2F" w:rsidRPr="00EB2FE8" w:rsidRDefault="00991D2F" w:rsidP="00991D2F">
      <w:pPr>
        <w:jc w:val="both"/>
        <w:rPr>
          <w:rFonts w:ascii="Times New Roman" w:hAnsi="Times New Roman" w:cs="Times New Roman"/>
          <w:sz w:val="24"/>
          <w:szCs w:val="24"/>
        </w:rPr>
      </w:pPr>
      <w:r w:rsidRPr="00EB2FE8">
        <w:rPr>
          <w:rFonts w:ascii="Times New Roman" w:hAnsi="Times New Roman" w:cs="Times New Roman"/>
          <w:sz w:val="24"/>
          <w:szCs w:val="24"/>
        </w:rPr>
        <w:t xml:space="preserve">Two main processes lead to the breakdown of organic compounds in wastewater: (1) the attack of free radicals in the cavitation bubble, on the interface between the bubble and its surroundings, and in the bulk solution; and (2) pyrolysis inside or close to the bubble. The characteristics of the compound, as well as the pattern and intensity of cavitation, determine which of the two mechanisms predominates </w:t>
      </w:r>
      <w:r w:rsidR="00523044" w:rsidRPr="00EB2FE8">
        <w:rPr>
          <w:rFonts w:ascii="Times New Roman" w:hAnsi="Times New Roman" w:cs="Times New Roman"/>
          <w:sz w:val="24"/>
          <w:szCs w:val="24"/>
        </w:rPr>
        <w:fldChar w:fldCharType="begin"/>
      </w:r>
      <w:r w:rsidR="00523044" w:rsidRPr="00EB2FE8">
        <w:rPr>
          <w:rFonts w:ascii="Times New Roman" w:hAnsi="Times New Roman" w:cs="Times New Roman"/>
          <w:sz w:val="24"/>
          <w:szCs w:val="24"/>
        </w:rPr>
        <w:instrText xml:space="preserve"> ADDIN ZOTERO_ITEM CSL_CITATION {"citationID":"NkasfZ0c","properties":{"formattedCitation":"(Rajoriya et al., 2017)","plainCitation":"(Rajoriya et al., 2017)","noteIndex":0},"citationItems":[{"id":284,"uris":["http://zotero.org/users/local/MITGPSp9/items/RES7THFF"],"itemData":{"id":284,"type":"article-journal","container-title":"Ultrasonics Sonochemistry","DOI":"10.1016/j.ultsonch.2016.05.028","ISSN":"13504177","journalAbbreviation":"Ultrasonics Sonochemistry","language":"en","page":"183-194","source":"DOI.org (Crossref)","title":"Degradation of a cationic dye (Rhodamine 6G) using hydrodynamic cavitation coupled with other oxidative agents: Reaction mechanism and pathway","title-short":"Degradation of a cationic dye (Rhodamine 6G) using hydrodynamic cavitation coupled with other oxidative agents","volume":"34","author":[{"family":"Rajoriya","given":"Sunil"},{"family":"Bargole","given":"Swapnil"},{"family":"Saharan","given":"Virendra Kumar"}],"issued":{"date-parts":[["2017",1]]}}}],"schema":"https://github.com/citation-style-language/schema/raw/master/csl-citation.json"} </w:instrText>
      </w:r>
      <w:r w:rsidR="00523044" w:rsidRPr="00EB2FE8">
        <w:rPr>
          <w:rFonts w:ascii="Times New Roman" w:hAnsi="Times New Roman" w:cs="Times New Roman"/>
          <w:sz w:val="24"/>
          <w:szCs w:val="24"/>
        </w:rPr>
        <w:fldChar w:fldCharType="separate"/>
      </w:r>
      <w:r w:rsidR="00523044" w:rsidRPr="00EB2FE8">
        <w:rPr>
          <w:rFonts w:ascii="Times New Roman" w:hAnsi="Times New Roman" w:cs="Times New Roman"/>
          <w:sz w:val="24"/>
          <w:szCs w:val="24"/>
        </w:rPr>
        <w:t>(Rajoriya et al., 2017)</w:t>
      </w:r>
      <w:r w:rsidR="00523044" w:rsidRPr="00EB2FE8">
        <w:rPr>
          <w:rFonts w:ascii="Times New Roman" w:hAnsi="Times New Roman" w:cs="Times New Roman"/>
          <w:sz w:val="24"/>
          <w:szCs w:val="24"/>
        </w:rPr>
        <w:fldChar w:fldCharType="end"/>
      </w:r>
      <w:r w:rsidRPr="00EB2FE8">
        <w:rPr>
          <w:rFonts w:ascii="Times New Roman" w:hAnsi="Times New Roman" w:cs="Times New Roman"/>
          <w:sz w:val="24"/>
          <w:szCs w:val="24"/>
        </w:rPr>
        <w:t>. In some instances, the strength of the shockwaves produced by the collapsing cavity can also aid in the breaking of molecular bonds, particularly those in complex, high-molecular-weight compounds. The rate of oxidation/mineralization of the pollutants is accelerated by the intermediates that have been broken</w:t>
      </w:r>
      <w:r w:rsidR="00846CFD">
        <w:rPr>
          <w:rFonts w:ascii="Times New Roman" w:hAnsi="Times New Roman" w:cs="Times New Roman"/>
          <w:sz w:val="24"/>
          <w:szCs w:val="24"/>
        </w:rPr>
        <w:t>-</w:t>
      </w:r>
      <w:proofErr w:type="gramStart"/>
      <w:r w:rsidRPr="00EB2FE8">
        <w:rPr>
          <w:rFonts w:ascii="Times New Roman" w:hAnsi="Times New Roman" w:cs="Times New Roman"/>
          <w:sz w:val="24"/>
          <w:szCs w:val="24"/>
        </w:rPr>
        <w:t>down .</w:t>
      </w:r>
      <w:proofErr w:type="gramEnd"/>
    </w:p>
    <w:p w14:paraId="3029AE59" w14:textId="7706F0F5" w:rsidR="006D601A" w:rsidRPr="00EB2FE8" w:rsidRDefault="00C67415" w:rsidP="00952265">
      <w:pPr>
        <w:pStyle w:val="ListParagraph"/>
        <w:numPr>
          <w:ilvl w:val="0"/>
          <w:numId w:val="1"/>
        </w:numPr>
        <w:jc w:val="both"/>
        <w:rPr>
          <w:rFonts w:ascii="Times New Roman" w:hAnsi="Times New Roman" w:cs="Times New Roman"/>
          <w:b/>
          <w:bCs/>
          <w:sz w:val="24"/>
          <w:szCs w:val="24"/>
        </w:rPr>
      </w:pPr>
      <w:r w:rsidRPr="00EB2FE8">
        <w:rPr>
          <w:rFonts w:ascii="Times New Roman" w:hAnsi="Times New Roman" w:cs="Times New Roman"/>
          <w:b/>
          <w:bCs/>
          <w:sz w:val="24"/>
          <w:szCs w:val="24"/>
        </w:rPr>
        <w:t>Hydrodynamic Cavitation and its Fundamentals</w:t>
      </w:r>
    </w:p>
    <w:p w14:paraId="342B994E" w14:textId="70AD1F8F" w:rsidR="00C67415" w:rsidRPr="00EB2FE8" w:rsidRDefault="006D601A" w:rsidP="006D601A">
      <w:pPr>
        <w:jc w:val="both"/>
        <w:rPr>
          <w:rFonts w:ascii="Times New Roman" w:hAnsi="Times New Roman" w:cs="Times New Roman"/>
          <w:sz w:val="24"/>
          <w:szCs w:val="24"/>
        </w:rPr>
      </w:pPr>
      <w:r w:rsidRPr="00EB2FE8">
        <w:rPr>
          <w:rFonts w:ascii="Times New Roman" w:hAnsi="Times New Roman" w:cs="Times New Roman"/>
          <w:sz w:val="24"/>
          <w:szCs w:val="24"/>
        </w:rPr>
        <w:t xml:space="preserve">A compression effect occurs when the flow passes through constrictive elements or irregular geometries, such as holes or sharp edges, and it results in a reduction in static pressure because the pressure is transformed into kinetic energy as a result of the accelerating velocity and pressure variation related to flow </w:t>
      </w:r>
      <w:r w:rsidR="00F54BFC" w:rsidRPr="00EB2FE8">
        <w:rPr>
          <w:rFonts w:ascii="Times New Roman" w:hAnsi="Times New Roman" w:cs="Times New Roman"/>
          <w:sz w:val="24"/>
          <w:szCs w:val="24"/>
        </w:rPr>
        <w:fldChar w:fldCharType="begin"/>
      </w:r>
      <w:r w:rsidR="00F54BFC" w:rsidRPr="00EB2FE8">
        <w:rPr>
          <w:rFonts w:ascii="Times New Roman" w:hAnsi="Times New Roman" w:cs="Times New Roman"/>
          <w:sz w:val="24"/>
          <w:szCs w:val="24"/>
        </w:rPr>
        <w:instrText xml:space="preserve"> ADDIN ZOTERO_ITEM CSL_CITATION {"citationID":"zKc27S3N","properties":{"formattedCitation":"(Wilcox, 2006)","plainCitation":"(Wilcox, 2006)","noteIndex":0},"citationItems":[{"id":285,"uris":["http://zotero.org/users/local/MITGPSp9/items/ID3GNLYF"],"itemData":{"id":285,"type":"book","edition":"3","ISBN":"1928729088","language":"English","title":"Turbulence Modeling for CFD","author":[{"family":"Wilcox","given":"David C"}],"issued":{"date-parts":[["2006"]]}}}],"schema":"https://github.com/citation-style-language/schema/raw/master/csl-citation.json"} </w:instrText>
      </w:r>
      <w:r w:rsidR="00F54BFC" w:rsidRPr="00EB2FE8">
        <w:rPr>
          <w:rFonts w:ascii="Times New Roman" w:hAnsi="Times New Roman" w:cs="Times New Roman"/>
          <w:sz w:val="24"/>
          <w:szCs w:val="24"/>
        </w:rPr>
        <w:fldChar w:fldCharType="separate"/>
      </w:r>
      <w:r w:rsidR="00F54BFC" w:rsidRPr="00EB2FE8">
        <w:rPr>
          <w:rFonts w:ascii="Times New Roman" w:hAnsi="Times New Roman" w:cs="Times New Roman"/>
          <w:sz w:val="24"/>
          <w:szCs w:val="24"/>
        </w:rPr>
        <w:t>(Wilcox, 2006)</w:t>
      </w:r>
      <w:r w:rsidR="00F54BFC" w:rsidRPr="00EB2FE8">
        <w:rPr>
          <w:rFonts w:ascii="Times New Roman" w:hAnsi="Times New Roman" w:cs="Times New Roman"/>
          <w:sz w:val="24"/>
          <w:szCs w:val="24"/>
        </w:rPr>
        <w:fldChar w:fldCharType="end"/>
      </w:r>
      <w:r w:rsidR="00F54BFC" w:rsidRPr="00EB2FE8">
        <w:rPr>
          <w:rFonts w:ascii="Times New Roman" w:hAnsi="Times New Roman" w:cs="Times New Roman"/>
          <w:sz w:val="24"/>
          <w:szCs w:val="24"/>
        </w:rPr>
        <w:t xml:space="preserve"> </w:t>
      </w:r>
      <w:r w:rsidRPr="00EB2FE8">
        <w:rPr>
          <w:rFonts w:ascii="Times New Roman" w:hAnsi="Times New Roman" w:cs="Times New Roman"/>
          <w:sz w:val="24"/>
          <w:szCs w:val="24"/>
        </w:rPr>
        <w:t xml:space="preserve">Separation. Once the static pressure falls below the regional saturated vapour pressure, cavitation takes place </w:t>
      </w:r>
      <w:r w:rsidR="00F54BFC" w:rsidRPr="00EB2FE8">
        <w:rPr>
          <w:rFonts w:ascii="Times New Roman" w:hAnsi="Times New Roman" w:cs="Times New Roman"/>
          <w:sz w:val="24"/>
          <w:szCs w:val="24"/>
        </w:rPr>
        <w:fldChar w:fldCharType="begin"/>
      </w:r>
      <w:r w:rsidR="00F54BFC" w:rsidRPr="00EB2FE8">
        <w:rPr>
          <w:rFonts w:ascii="Times New Roman" w:hAnsi="Times New Roman" w:cs="Times New Roman"/>
          <w:sz w:val="24"/>
          <w:szCs w:val="24"/>
        </w:rPr>
        <w:instrText xml:space="preserve"> ADDIN ZOTERO_ITEM CSL_CITATION {"citationID":"wKt95tCC","properties":{"formattedCitation":"(Yan &amp; Thorpe, 1990)","plainCitation":"(Yan &amp; Thorpe, 1990)","noteIndex":0},"citationItems":[{"id":286,"uris":["http://zotero.org/users/local/MITGPSp9/items/S3WY4XQ4"],"itemData":{"id":286,"type":"article-journal","container-title":"International Journal of Multiphase Flow","DOI":"10.1016/0301-9322(90)90105-R","ISSN":"03019322","issue":"6","journalAbbreviation":"International Journal of Multiphase Flow","language":"en","page":"1023-1045","source":"DOI.org (Crossref)","title":"Flow regime transitions due to cavitation in the flow through an orifice","volume":"16","author":[{"family":"Yan","given":"Y"},{"family":"Thorpe","given":"R.B"}],"issued":{"date-parts":[["1990",11]]}}}],"schema":"https://github.com/citation-style-language/schema/raw/master/csl-citation.json"} </w:instrText>
      </w:r>
      <w:r w:rsidR="00F54BFC" w:rsidRPr="00EB2FE8">
        <w:rPr>
          <w:rFonts w:ascii="Times New Roman" w:hAnsi="Times New Roman" w:cs="Times New Roman"/>
          <w:sz w:val="24"/>
          <w:szCs w:val="24"/>
        </w:rPr>
        <w:fldChar w:fldCharType="separate"/>
      </w:r>
      <w:r w:rsidR="00F54BFC" w:rsidRPr="00EB2FE8">
        <w:rPr>
          <w:rFonts w:ascii="Times New Roman" w:hAnsi="Times New Roman" w:cs="Times New Roman"/>
          <w:sz w:val="24"/>
          <w:szCs w:val="24"/>
        </w:rPr>
        <w:t>(Yan &amp; Thorpe, 1990)</w:t>
      </w:r>
      <w:r w:rsidR="00F54BFC" w:rsidRPr="00EB2FE8">
        <w:rPr>
          <w:rFonts w:ascii="Times New Roman" w:hAnsi="Times New Roman" w:cs="Times New Roman"/>
          <w:sz w:val="24"/>
          <w:szCs w:val="24"/>
        </w:rPr>
        <w:fldChar w:fldCharType="end"/>
      </w:r>
      <w:r w:rsidR="00F54BFC" w:rsidRPr="00EB2FE8">
        <w:rPr>
          <w:rFonts w:ascii="Times New Roman" w:hAnsi="Times New Roman" w:cs="Times New Roman"/>
          <w:sz w:val="24"/>
          <w:szCs w:val="24"/>
        </w:rPr>
        <w:t>.</w:t>
      </w:r>
      <w:r w:rsidRPr="00EB2FE8">
        <w:rPr>
          <w:rFonts w:ascii="Times New Roman" w:hAnsi="Times New Roman" w:cs="Times New Roman"/>
          <w:sz w:val="24"/>
          <w:szCs w:val="24"/>
        </w:rPr>
        <w:t xml:space="preserve"> Sheet cavitation, which is primarily brought on by negative pressure gradients appears in liquids where boundary layer separation or wall-flow reversal occurs on a solid surface. Cavity oscillation, shakiness, and increased cavitation intensity and cloud shedding is a possibility. Valves, pumps, propellers, and hydrofoils may perform poorly as a result of the periodic process of sheet to cloud cavitation. Super</w:t>
      </w:r>
      <w:r w:rsidR="004722F7" w:rsidRPr="00EB2FE8">
        <w:rPr>
          <w:rFonts w:ascii="Times New Roman" w:hAnsi="Times New Roman" w:cs="Times New Roman"/>
          <w:sz w:val="24"/>
          <w:szCs w:val="24"/>
        </w:rPr>
        <w:t>-</w:t>
      </w:r>
      <w:r w:rsidRPr="00EB2FE8">
        <w:rPr>
          <w:rFonts w:ascii="Times New Roman" w:hAnsi="Times New Roman" w:cs="Times New Roman"/>
          <w:sz w:val="24"/>
          <w:szCs w:val="24"/>
        </w:rPr>
        <w:t xml:space="preserve">cavitation is the term used to describe cavitation that spreads beyond the cavitating object and moves with the wake </w:t>
      </w:r>
      <w:r w:rsidR="00F54BFC" w:rsidRPr="00EB2FE8">
        <w:rPr>
          <w:rFonts w:ascii="Times New Roman" w:hAnsi="Times New Roman" w:cs="Times New Roman"/>
          <w:sz w:val="24"/>
          <w:szCs w:val="24"/>
        </w:rPr>
        <w:fldChar w:fldCharType="begin"/>
      </w:r>
      <w:r w:rsidR="00F54BFC" w:rsidRPr="00EB2FE8">
        <w:rPr>
          <w:rFonts w:ascii="Times New Roman" w:hAnsi="Times New Roman" w:cs="Times New Roman"/>
          <w:sz w:val="24"/>
          <w:szCs w:val="24"/>
        </w:rPr>
        <w:instrText xml:space="preserve"> ADDIN ZOTERO_ITEM CSL_CITATION {"citationID":"n9ofmoTS","properties":{"formattedCitation":"(Crowe et al., 2006)","plainCitation":"(Crowe et al., 2006)","noteIndex":0},"citationItems":[{"id":287,"uris":["http://zotero.org/users/local/MITGPSp9/items/2UZVTPZH"],"itemData":{"id":287,"type":"book","number-of-pages":"24-25","title":"Basic concepts and definitions.\" Multiphase flow handbook","author":[{"family":"Crowe","given":""},{"family":"Clayton","given":"T"},{"family":"Efstathios","given":"E. Michaelides"}],"issued":{"date-parts":[["2006"]]}}}],"schema":"https://github.com/citation-style-language/schema/raw/master/csl-citation.json"} </w:instrText>
      </w:r>
      <w:r w:rsidR="00F54BFC" w:rsidRPr="00EB2FE8">
        <w:rPr>
          <w:rFonts w:ascii="Times New Roman" w:hAnsi="Times New Roman" w:cs="Times New Roman"/>
          <w:sz w:val="24"/>
          <w:szCs w:val="24"/>
        </w:rPr>
        <w:fldChar w:fldCharType="separate"/>
      </w:r>
      <w:r w:rsidR="00F54BFC" w:rsidRPr="00EB2FE8">
        <w:rPr>
          <w:rFonts w:ascii="Times New Roman" w:hAnsi="Times New Roman" w:cs="Times New Roman"/>
          <w:sz w:val="24"/>
          <w:szCs w:val="24"/>
        </w:rPr>
        <w:t>(Crowe et al., 2006)</w:t>
      </w:r>
      <w:r w:rsidR="00F54BFC" w:rsidRPr="00EB2FE8">
        <w:rPr>
          <w:rFonts w:ascii="Times New Roman" w:hAnsi="Times New Roman" w:cs="Times New Roman"/>
          <w:sz w:val="24"/>
          <w:szCs w:val="24"/>
        </w:rPr>
        <w:fldChar w:fldCharType="end"/>
      </w:r>
      <w:r w:rsidRPr="00EB2FE8">
        <w:rPr>
          <w:rFonts w:ascii="Times New Roman" w:hAnsi="Times New Roman" w:cs="Times New Roman"/>
          <w:sz w:val="24"/>
          <w:szCs w:val="24"/>
        </w:rPr>
        <w:t>. Also, high-speed rotating objects can cause vortex cavitation, which forms in a swirling motion.</w:t>
      </w:r>
    </w:p>
    <w:p w14:paraId="234EC59D" w14:textId="71DE5135" w:rsidR="00C67415" w:rsidRPr="00EB2FE8" w:rsidRDefault="002F71D4" w:rsidP="00991D2F">
      <w:pPr>
        <w:jc w:val="both"/>
        <w:rPr>
          <w:rFonts w:ascii="Times New Roman" w:hAnsi="Times New Roman" w:cs="Times New Roman"/>
          <w:sz w:val="24"/>
          <w:szCs w:val="24"/>
        </w:rPr>
      </w:pPr>
      <w:r w:rsidRPr="00EB2FE8">
        <w:rPr>
          <w:rFonts w:ascii="Times New Roman" w:hAnsi="Times New Roman" w:cs="Times New Roman"/>
          <w:sz w:val="24"/>
          <w:szCs w:val="24"/>
        </w:rPr>
        <w:t>The Bernoulli theorem can be used to explain the phenomenon of hydraulic cavitation. The Bernoulli equation states that the liquid pressure decreases as kinetic energy rises. The cavities start to form and grow when the local pressure falls to the threshold pressure for cavitation, which is typically below saturated vapour pressure at the operating temperature. The generated cavitation bubbles typically range in size from a few nano</w:t>
      </w:r>
      <w:r w:rsidR="00CC4F03" w:rsidRPr="00EB2FE8">
        <w:rPr>
          <w:rFonts w:ascii="Times New Roman" w:hAnsi="Times New Roman" w:cs="Times New Roman"/>
          <w:sz w:val="24"/>
          <w:szCs w:val="24"/>
        </w:rPr>
        <w:t>-</w:t>
      </w:r>
      <w:r w:rsidRPr="00EB2FE8">
        <w:rPr>
          <w:rFonts w:ascii="Times New Roman" w:hAnsi="Times New Roman" w:cs="Times New Roman"/>
          <w:sz w:val="24"/>
          <w:szCs w:val="24"/>
        </w:rPr>
        <w:t>meters to a few millimetres, depending on the flow conditions</w:t>
      </w:r>
      <w:r w:rsidR="00350282" w:rsidRPr="00EB2FE8">
        <w:rPr>
          <w:rFonts w:ascii="Times New Roman" w:hAnsi="Times New Roman" w:cs="Times New Roman"/>
          <w:sz w:val="24"/>
          <w:szCs w:val="24"/>
        </w:rPr>
        <w:fldChar w:fldCharType="begin"/>
      </w:r>
      <w:r w:rsidR="00350282" w:rsidRPr="00EB2FE8">
        <w:rPr>
          <w:rFonts w:ascii="Times New Roman" w:hAnsi="Times New Roman" w:cs="Times New Roman"/>
          <w:sz w:val="24"/>
          <w:szCs w:val="24"/>
        </w:rPr>
        <w:instrText xml:space="preserve"> ADDIN ZOTERO_ITEM CSL_CITATION {"citationID":"sGq2Qpcf","properties":{"formattedCitation":"(Se\\uc0\\u382{}un et al., 2019)","plainCitation":"(Sežun et al., 2019)","noteIndex":0},"citationItems":[{"id":288,"uris":["http://zotero.org/users/local/MITGPSp9/items/BE62FED5"],"itemData":{"id":288,"type":"article-journal","abstract":"Wastewater recycling and sludge removal in the paper industry account for about 60 % of all process costs. New and environmentally friendly wastewater treatment techniques are, therefore, continually being developed. Cavitation exploitation is currently a well-investigated topic that is also interesting for the paper production industry. This study investigates efficiency of hydrodynamic cavitation alone and in combination with the addition of NaOH for the treatment of secondary pulp and paper mill sludge in order to enhance nutrient release. First, two laboratory-scale devices were tested: the blow-through and the rotating hydrodynamic cavitation generator. The latter set-up proved to be more efficient: therefore, further experiments were performed on its pilot-scale version. The results showed an increase of soluble chemical oxygen demand (CODs) by 514 mg/L, total nitrogen (Nt) by 17.4 mg/L, and total phosphorous (Pt) by 2.3 mg/L. To further increase nutrient release combination of cavitation and sludge sample alkalinization was tested. The addition of NaOH and 30 min cavitation of secondary sludge (500 L) significantly improved CODs and Nt release by 2400 mg/L and 120 mg/L, respectively. Microbiological photos revealed a definite disintegration of sludge flocks. According to our estimates, 1.9 kg of released CODs from alkaline pre-treated and cavitated sludge would cost only one euro.","container-title":"Strojniški vestnik – Journal of Mechanical Engineering","DOI":"10.5545/sv-jme.2019.6328","ISSN":"00392480","issue":"11-12","journalAbbreviation":"SV-JME","page":"641-649","source":"DOI.org (Crossref)","title":"Cavitation as a Potential Technology for Wastewater Management – An Example of Enhanced Nutrient Release from Secondary Pulp and Paper Mill Sludge","volume":"65","author":[{"family":"Sežun","given":"Mija"},{"family":"Kosel","given":"Janez"},{"family":"Zupanc","given":"Mojca"},{"family":"Hočevar","given":"Marko"},{"family":"Vrtovšek","given":"Janez"},{"family":"Petkovšek","given":"Martin"},{"family":"Dular","given":"Matevž"}],"issued":{"date-parts":[["2019",11,18]]}}}],"schema":"https://github.com/citation-style-language/schema/raw/master/csl-citation.json"} </w:instrText>
      </w:r>
      <w:r w:rsidR="00350282" w:rsidRPr="00EB2FE8">
        <w:rPr>
          <w:rFonts w:ascii="Times New Roman" w:hAnsi="Times New Roman" w:cs="Times New Roman"/>
          <w:sz w:val="24"/>
          <w:szCs w:val="24"/>
        </w:rPr>
        <w:fldChar w:fldCharType="separate"/>
      </w:r>
      <w:r w:rsidR="00350282" w:rsidRPr="00EB2FE8">
        <w:rPr>
          <w:rFonts w:ascii="Times New Roman" w:hAnsi="Times New Roman" w:cs="Times New Roman"/>
          <w:kern w:val="0"/>
          <w:sz w:val="24"/>
          <w:szCs w:val="24"/>
        </w:rPr>
        <w:t>(Sežun et al., 2019)</w:t>
      </w:r>
      <w:r w:rsidR="00350282"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The cavities collapse when the pressure returns to or surpasses the vapour pressure, and the micro-jets create turbulence </w:t>
      </w:r>
      <w:r w:rsidRPr="00EB2FE8">
        <w:rPr>
          <w:rFonts w:ascii="Times New Roman" w:hAnsi="Times New Roman" w:cs="Times New Roman"/>
          <w:sz w:val="24"/>
          <w:szCs w:val="24"/>
        </w:rPr>
        <w:lastRenderedPageBreak/>
        <w:t>downstream of constriction as depicted in Fig1. The geometry of the structures and the liquid's flow conditions influence turbulence intensity.</w:t>
      </w:r>
    </w:p>
    <w:p w14:paraId="1208A7BA" w14:textId="51538042" w:rsidR="00CC4F03" w:rsidRPr="00EB2FE8" w:rsidRDefault="00CC4F03" w:rsidP="00991D2F">
      <w:pPr>
        <w:jc w:val="both"/>
        <w:rPr>
          <w:rFonts w:ascii="Times New Roman" w:hAnsi="Times New Roman" w:cs="Times New Roman"/>
          <w:sz w:val="24"/>
          <w:szCs w:val="24"/>
        </w:rPr>
      </w:pPr>
      <w:r w:rsidRPr="00EB2FE8">
        <w:rPr>
          <w:rFonts w:ascii="Times New Roman" w:hAnsi="Times New Roman" w:cs="Times New Roman"/>
          <w:sz w:val="24"/>
          <w:szCs w:val="24"/>
        </w:rPr>
        <w:t xml:space="preserve">The </w:t>
      </w:r>
      <w:proofErr w:type="gramStart"/>
      <w:r w:rsidRPr="00EB2FE8">
        <w:rPr>
          <w:rFonts w:ascii="Times New Roman" w:hAnsi="Times New Roman" w:cs="Times New Roman"/>
          <w:sz w:val="24"/>
          <w:szCs w:val="24"/>
        </w:rPr>
        <w:t>amount</w:t>
      </w:r>
      <w:proofErr w:type="gramEnd"/>
      <w:r w:rsidRPr="00EB2FE8">
        <w:rPr>
          <w:rFonts w:ascii="Times New Roman" w:hAnsi="Times New Roman" w:cs="Times New Roman"/>
          <w:sz w:val="24"/>
          <w:szCs w:val="24"/>
        </w:rPr>
        <w:t xml:space="preserve"> of cavities produced and the turbulence's strength both affect the cavitation's intensity in HC. A dimensionless number called the cavitation number (</w:t>
      </w:r>
      <w:proofErr w:type="spellStart"/>
      <w:r w:rsidRPr="00EB2FE8">
        <w:rPr>
          <w:rFonts w:ascii="Times New Roman" w:hAnsi="Times New Roman" w:cs="Times New Roman"/>
          <w:sz w:val="24"/>
          <w:szCs w:val="24"/>
        </w:rPr>
        <w:t>Cv</w:t>
      </w:r>
      <w:proofErr w:type="spellEnd"/>
      <w:r w:rsidRPr="00EB2FE8">
        <w:rPr>
          <w:rFonts w:ascii="Times New Roman" w:hAnsi="Times New Roman" w:cs="Times New Roman"/>
          <w:sz w:val="24"/>
          <w:szCs w:val="24"/>
        </w:rPr>
        <w:t>) is used to define the phenomenon of hydrodynamic cavitation. The following Eq. (1) provides it:</w:t>
      </w:r>
    </w:p>
    <w:p w14:paraId="0663E8CA" w14:textId="6B6DECAD" w:rsidR="00CC4F03" w:rsidRPr="00EB2FE8" w:rsidRDefault="001D6EA6" w:rsidP="001D6EA6">
      <w:pPr>
        <w:rPr>
          <w:rFonts w:ascii="Times New Roman" w:hAnsi="Times New Roman" w:cs="Times New Roman"/>
          <w:sz w:val="24"/>
          <w:szCs w:val="24"/>
        </w:rPr>
      </w:pPr>
      <w:r w:rsidRPr="00EB2FE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v</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Sup>
              <m:sSubSupPr>
                <m:ctrlPr>
                  <w:rPr>
                    <w:rFonts w:ascii="Cambria Math" w:hAnsi="Cambria Math" w:cs="Times New Roman"/>
                    <w:i/>
                    <w:sz w:val="24"/>
                    <w:szCs w:val="24"/>
                  </w:rPr>
                </m:ctrlPr>
              </m:sSubSupPr>
              <m:e>
                <m:r>
                  <w:rPr>
                    <w:rFonts w:ascii="Cambria Math" w:hAnsi="Cambria Math" w:cs="Times New Roman"/>
                    <w:sz w:val="24"/>
                    <w:szCs w:val="24"/>
                  </w:rPr>
                  <m:t>ρv</m:t>
                </m:r>
              </m:e>
              <m:sub>
                <m:r>
                  <w:rPr>
                    <w:rFonts w:ascii="Cambria Math" w:hAnsi="Cambria Math" w:cs="Times New Roman"/>
                    <w:sz w:val="24"/>
                    <w:szCs w:val="24"/>
                  </w:rPr>
                  <m:t>0</m:t>
                </m:r>
              </m:sub>
              <m:sup>
                <m:r>
                  <w:rPr>
                    <w:rFonts w:ascii="Cambria Math" w:hAnsi="Cambria Math" w:cs="Times New Roman"/>
                    <w:sz w:val="24"/>
                    <w:szCs w:val="24"/>
                  </w:rPr>
                  <m:t>2</m:t>
                </m:r>
              </m:sup>
            </m:sSubSup>
          </m:den>
        </m:f>
      </m:oMath>
      <w:r w:rsidR="00CC4F03" w:rsidRPr="00EB2FE8">
        <w:rPr>
          <w:rFonts w:ascii="Times New Roman" w:eastAsiaTheme="minorEastAsia" w:hAnsi="Times New Roman" w:cs="Times New Roman"/>
          <w:sz w:val="24"/>
          <w:szCs w:val="24"/>
        </w:rPr>
        <w:t xml:space="preserve">                     </w:t>
      </w:r>
      <w:r w:rsidRPr="00EB2FE8">
        <w:rPr>
          <w:rFonts w:ascii="Times New Roman" w:eastAsiaTheme="minorEastAsia" w:hAnsi="Times New Roman" w:cs="Times New Roman"/>
          <w:sz w:val="24"/>
          <w:szCs w:val="24"/>
        </w:rPr>
        <w:t xml:space="preserve">              </w:t>
      </w:r>
      <w:r w:rsidR="00CC4F03" w:rsidRPr="00EB2FE8">
        <w:rPr>
          <w:rFonts w:ascii="Times New Roman" w:eastAsiaTheme="minorEastAsia" w:hAnsi="Times New Roman" w:cs="Times New Roman"/>
          <w:sz w:val="24"/>
          <w:szCs w:val="24"/>
        </w:rPr>
        <w:t xml:space="preserve">        </w:t>
      </w:r>
      <w:r w:rsidRPr="00EB2FE8">
        <w:rPr>
          <w:rFonts w:ascii="Times New Roman" w:eastAsiaTheme="minorEastAsia" w:hAnsi="Times New Roman" w:cs="Times New Roman"/>
          <w:sz w:val="24"/>
          <w:szCs w:val="24"/>
        </w:rPr>
        <w:t xml:space="preserve">                        </w:t>
      </w:r>
      <w:r w:rsidR="00CC4F03" w:rsidRPr="00EB2FE8">
        <w:rPr>
          <w:rFonts w:ascii="Times New Roman" w:eastAsiaTheme="minorEastAsia" w:hAnsi="Times New Roman" w:cs="Times New Roman"/>
          <w:sz w:val="24"/>
          <w:szCs w:val="24"/>
        </w:rPr>
        <w:t xml:space="preserve"> 1</w:t>
      </w:r>
    </w:p>
    <w:p w14:paraId="0CFB0269" w14:textId="394069D8" w:rsidR="002F71D4" w:rsidRPr="00EB2FE8" w:rsidRDefault="00F425F6" w:rsidP="002F71D4">
      <w:pPr>
        <w:keepNext/>
        <w:jc w:val="both"/>
        <w:rPr>
          <w:rFonts w:ascii="Times New Roman" w:hAnsi="Times New Roman" w:cs="Times New Roman"/>
          <w:sz w:val="24"/>
          <w:szCs w:val="24"/>
        </w:rPr>
      </w:pPr>
      <w:r w:rsidRPr="00EB2FE8">
        <w:rPr>
          <w:rFonts w:ascii="Times New Roman" w:hAnsi="Times New Roman" w:cs="Times New Roman"/>
          <w:noProof/>
          <w:sz w:val="24"/>
          <w:szCs w:val="24"/>
        </w:rPr>
        <w:drawing>
          <wp:inline distT="0" distB="0" distL="0" distR="0" wp14:anchorId="77296313" wp14:editId="33AB7680">
            <wp:extent cx="5731510" cy="3124200"/>
            <wp:effectExtent l="0" t="0" r="0" b="0"/>
            <wp:docPr id="2" name="Picture 1" descr="Fluids 03 00098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uids 03 00098 g0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24200"/>
                    </a:xfrm>
                    <a:prstGeom prst="rect">
                      <a:avLst/>
                    </a:prstGeom>
                    <a:noFill/>
                    <a:ln>
                      <a:noFill/>
                    </a:ln>
                  </pic:spPr>
                </pic:pic>
              </a:graphicData>
            </a:graphic>
          </wp:inline>
        </w:drawing>
      </w:r>
    </w:p>
    <w:p w14:paraId="6EB9D50C" w14:textId="3C275F16" w:rsidR="002F71D4" w:rsidRPr="00EB2FE8" w:rsidRDefault="002F71D4" w:rsidP="002F71D4">
      <w:pPr>
        <w:pStyle w:val="Caption"/>
        <w:jc w:val="both"/>
        <w:rPr>
          <w:rFonts w:ascii="Times New Roman" w:hAnsi="Times New Roman" w:cs="Times New Roman"/>
          <w:sz w:val="24"/>
          <w:szCs w:val="24"/>
        </w:rPr>
      </w:pPr>
      <w:r w:rsidRPr="00EB2FE8">
        <w:rPr>
          <w:rFonts w:ascii="Times New Roman" w:hAnsi="Times New Roman" w:cs="Times New Roman"/>
          <w:sz w:val="24"/>
          <w:szCs w:val="24"/>
        </w:rPr>
        <w:t xml:space="preserve">Figure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SEQ Figure \* ARABIC </w:instrText>
      </w:r>
      <w:r w:rsidRPr="00EB2FE8">
        <w:rPr>
          <w:rFonts w:ascii="Times New Roman" w:hAnsi="Times New Roman" w:cs="Times New Roman"/>
          <w:sz w:val="24"/>
          <w:szCs w:val="24"/>
        </w:rPr>
        <w:fldChar w:fldCharType="separate"/>
      </w:r>
      <w:r w:rsidR="00E9019E" w:rsidRPr="00EB2FE8">
        <w:rPr>
          <w:rFonts w:ascii="Times New Roman" w:hAnsi="Times New Roman" w:cs="Times New Roman"/>
          <w:noProof/>
          <w:sz w:val="24"/>
          <w:szCs w:val="24"/>
        </w:rPr>
        <w:t>1</w:t>
      </w:r>
      <w:r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Hydrodynamic cavitation (HC) reactor's various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events at various stages with a pressure profile</w:t>
      </w:r>
      <w:r w:rsidR="00FD55B5">
        <w:rPr>
          <w:rFonts w:ascii="Times New Roman" w:hAnsi="Times New Roman" w:cs="Times New Roman"/>
          <w:sz w:val="24"/>
          <w:szCs w:val="24"/>
        </w:rPr>
        <w:t xml:space="preserve">: adapted from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ADDIN ZOTERO_ITEM CSL_CITATION {"citationID":"mQtxcv2d","properties":{"formattedCitation":"(Thanekar &amp; Gogate, 2018)","plainCitation":"(Thanekar &amp; Gogate, 2018)","noteIndex":0},"citationItems":[{"id":276,"uris":["http://zotero.org/users/local/MITGPSp9/items/CZNMSZ8U"],"itemData":{"id":276,"type":"article-journal","abstract":"The concentration of hazardous pollutants in the wastewater streams has to keep below a certain level in order to comply with the stringent environmental laws. The conventional technologies for wastewater treatment have drawbacks in terms of limited applicability and efficiency. Utilization of hydrodynamic cavitation (HC) reactors for the degradation of pollutants at large scale has shown considerable promise over last few years, due to higher energy efficiencies and low cost operation based on lower consumption of chemicals for the treatment. The present work overviews the degradation of different pollutants, such as pharmaceuticals, pesticide, phenolic derivatives and dyes, as well as the treatment of real industrial effluents using hybrid methods based on HC viz. HC/H2O2, HC/Ozone, HC/Fenton, HC/Ultraviolet irradiations (UV), and HC coupled with biological oxidation. Furthermore, based on the literature reports, recommendations for the selection of optimum operating parameters, such as inlet pressure, solution temperature, initial pH and initial pollutant concentration have been discussed in order to maximize the process intensification benefits. Moreover, hybrid methods based on HC has been demonstrated to show good synergism as compared to individual treatment approach. Overall, high energy efficient wastewater treatment can be achieved using a combined treatment approach based on HC under optimized conditions.","container-title":"Fluids","DOI":"10.3390/fluids3040098","ISSN":"2311-5521","issue":"4","journalAbbreviation":"Fluids","language":"en","page":"98","source":"DOI.org (Crossref)","title":"Application of Hydrodynamic Cavitation Reactors for Treatment of Wastewater Containing Organic Pollutants: Intensification Using Hybrid Approaches","title-short":"Application of Hydrodynamic Cavitation Reactors for Treatment of Wastewater Containing Organic Pollutants","volume":"3","author":[{"family":"Thanekar","given":"Pooja"},{"family":"Gogate","given":"Parag"}],"issued":{"date-parts":[["2018",11,23]]}}}],"schema":"https://github.com/citation-style-language/schema/raw/master/csl-citation.json"} </w:instrText>
      </w:r>
      <w:r w:rsidRPr="00EB2FE8">
        <w:rPr>
          <w:rFonts w:ascii="Times New Roman" w:hAnsi="Times New Roman" w:cs="Times New Roman"/>
          <w:sz w:val="24"/>
          <w:szCs w:val="24"/>
        </w:rPr>
        <w:fldChar w:fldCharType="separate"/>
      </w:r>
      <w:r w:rsidRPr="00EB2FE8">
        <w:rPr>
          <w:rFonts w:ascii="Times New Roman" w:hAnsi="Times New Roman" w:cs="Times New Roman"/>
          <w:sz w:val="24"/>
          <w:szCs w:val="24"/>
        </w:rPr>
        <w:t>(Thanekar &amp; Gogate, 2018)</w:t>
      </w:r>
      <w:r w:rsidRPr="00EB2FE8">
        <w:rPr>
          <w:rFonts w:ascii="Times New Roman" w:hAnsi="Times New Roman" w:cs="Times New Roman"/>
          <w:sz w:val="24"/>
          <w:szCs w:val="24"/>
        </w:rPr>
        <w:fldChar w:fldCharType="end"/>
      </w:r>
      <w:r w:rsidR="00F425F6" w:rsidRPr="00EB2FE8">
        <w:rPr>
          <w:rFonts w:ascii="Times New Roman" w:hAnsi="Times New Roman" w:cs="Times New Roman"/>
          <w:noProof/>
          <w:sz w:val="24"/>
          <w:szCs w:val="24"/>
        </w:rPr>
        <w:t xml:space="preserve"> </w:t>
      </w:r>
    </w:p>
    <w:p w14:paraId="30519A59" w14:textId="35B6542C" w:rsidR="006F1140" w:rsidRPr="00EB2FE8" w:rsidRDefault="001D6EA6" w:rsidP="006F1140">
      <w:pPr>
        <w:jc w:val="both"/>
        <w:rPr>
          <w:rFonts w:ascii="Times New Roman" w:hAnsi="Times New Roman" w:cs="Times New Roman"/>
          <w:sz w:val="24"/>
          <w:szCs w:val="24"/>
        </w:rPr>
      </w:pPr>
      <w:r w:rsidRPr="00EB2FE8">
        <w:rPr>
          <w:rFonts w:ascii="Times New Roman" w:hAnsi="Times New Roman" w:cs="Times New Roman"/>
          <w:sz w:val="24"/>
          <w:szCs w:val="24"/>
        </w:rPr>
        <w:t xml:space="preserve">where </w:t>
      </w:r>
      <w:proofErr w:type="spellStart"/>
      <w:r w:rsidRPr="00EB2FE8">
        <w:rPr>
          <w:rFonts w:ascii="Times New Roman" w:hAnsi="Times New Roman" w:cs="Times New Roman"/>
          <w:sz w:val="24"/>
          <w:szCs w:val="24"/>
        </w:rPr>
        <w:t>P</w:t>
      </w:r>
      <w:r w:rsidRPr="00EB2FE8">
        <w:rPr>
          <w:rFonts w:ascii="Times New Roman" w:hAnsi="Times New Roman" w:cs="Times New Roman"/>
          <w:sz w:val="24"/>
          <w:szCs w:val="24"/>
          <w:vertAlign w:val="subscript"/>
        </w:rPr>
        <w:t>v</w:t>
      </w:r>
      <w:proofErr w:type="spellEnd"/>
      <w:r w:rsidRPr="00EB2FE8">
        <w:rPr>
          <w:rFonts w:ascii="Times New Roman" w:hAnsi="Times New Roman" w:cs="Times New Roman"/>
          <w:sz w:val="24"/>
          <w:szCs w:val="24"/>
          <w:vertAlign w:val="subscript"/>
        </w:rPr>
        <w:t xml:space="preserve"> </w:t>
      </w:r>
      <w:r w:rsidRPr="00EB2FE8">
        <w:rPr>
          <w:rFonts w:ascii="Times New Roman" w:hAnsi="Times New Roman" w:cs="Times New Roman"/>
          <w:sz w:val="24"/>
          <w:szCs w:val="24"/>
        </w:rPr>
        <w:t>is the liquid's vapour pressure, v</w:t>
      </w:r>
      <w:r w:rsidRPr="00EB2FE8">
        <w:rPr>
          <w:rFonts w:ascii="Times New Roman" w:hAnsi="Times New Roman" w:cs="Times New Roman"/>
          <w:sz w:val="24"/>
          <w:szCs w:val="24"/>
          <w:vertAlign w:val="subscript"/>
        </w:rPr>
        <w:t xml:space="preserve">0 </w:t>
      </w:r>
      <w:r w:rsidRPr="00EB2FE8">
        <w:rPr>
          <w:rFonts w:ascii="Times New Roman" w:hAnsi="Times New Roman" w:cs="Times New Roman"/>
          <w:sz w:val="24"/>
          <w:szCs w:val="24"/>
        </w:rPr>
        <w:t>is the device's throat velocity, and is the liquid's density. P</w:t>
      </w:r>
      <w:r w:rsidRPr="00EB2FE8">
        <w:rPr>
          <w:rFonts w:ascii="Times New Roman" w:hAnsi="Times New Roman" w:cs="Times New Roman"/>
          <w:sz w:val="24"/>
          <w:szCs w:val="24"/>
          <w:vertAlign w:val="subscript"/>
        </w:rPr>
        <w:t>2</w:t>
      </w:r>
      <w:r w:rsidRPr="00EB2FE8">
        <w:rPr>
          <w:rFonts w:ascii="Times New Roman" w:hAnsi="Times New Roman" w:cs="Times New Roman"/>
          <w:sz w:val="24"/>
          <w:szCs w:val="24"/>
        </w:rPr>
        <w:t xml:space="preserve"> is the fully recovered downstream pressure. Since the velocity at the cavitating device's throat (v</w:t>
      </w:r>
      <w:r w:rsidRPr="00EB2FE8">
        <w:rPr>
          <w:rFonts w:ascii="Times New Roman" w:hAnsi="Times New Roman" w:cs="Times New Roman"/>
          <w:sz w:val="24"/>
          <w:szCs w:val="24"/>
          <w:vertAlign w:val="subscript"/>
        </w:rPr>
        <w:t>0</w:t>
      </w:r>
      <w:r w:rsidRPr="00EB2FE8">
        <w:rPr>
          <w:rFonts w:ascii="Times New Roman" w:hAnsi="Times New Roman" w:cs="Times New Roman"/>
          <w:sz w:val="24"/>
          <w:szCs w:val="24"/>
        </w:rPr>
        <w:t xml:space="preserve">) increases with an increase in operating inlet pressure, </w:t>
      </w:r>
      <w:proofErr w:type="spellStart"/>
      <w:r w:rsidRPr="00EB2FE8">
        <w:rPr>
          <w:rFonts w:ascii="Times New Roman" w:hAnsi="Times New Roman" w:cs="Times New Roman"/>
          <w:sz w:val="24"/>
          <w:szCs w:val="24"/>
        </w:rPr>
        <w:t>C</w:t>
      </w:r>
      <w:r w:rsidRPr="00EB2FE8">
        <w:rPr>
          <w:rFonts w:ascii="Times New Roman" w:hAnsi="Times New Roman" w:cs="Times New Roman"/>
          <w:sz w:val="24"/>
          <w:szCs w:val="24"/>
          <w:vertAlign w:val="subscript"/>
        </w:rPr>
        <w:t>v</w:t>
      </w:r>
      <w:proofErr w:type="spellEnd"/>
      <w:r w:rsidRPr="00EB2FE8">
        <w:rPr>
          <w:rFonts w:ascii="Times New Roman" w:hAnsi="Times New Roman" w:cs="Times New Roman"/>
          <w:sz w:val="24"/>
          <w:szCs w:val="24"/>
        </w:rPr>
        <w:t xml:space="preserve"> decreases with an increase in operating inlet pressure for all conventional cavitation devices, including orifice or venturi devices. The cavitation inception number </w:t>
      </w:r>
      <w:proofErr w:type="spellStart"/>
      <w:r w:rsidRPr="00EB2FE8">
        <w:rPr>
          <w:rFonts w:ascii="Times New Roman" w:hAnsi="Times New Roman" w:cs="Times New Roman"/>
          <w:sz w:val="24"/>
          <w:szCs w:val="24"/>
        </w:rPr>
        <w:t>C</w:t>
      </w:r>
      <w:r w:rsidRPr="00EB2FE8">
        <w:rPr>
          <w:rFonts w:ascii="Times New Roman" w:hAnsi="Times New Roman" w:cs="Times New Roman"/>
          <w:sz w:val="24"/>
          <w:szCs w:val="24"/>
          <w:vertAlign w:val="subscript"/>
        </w:rPr>
        <w:t>vi</w:t>
      </w:r>
      <w:proofErr w:type="spellEnd"/>
      <w:r w:rsidRPr="00EB2FE8">
        <w:rPr>
          <w:rFonts w:ascii="Times New Roman" w:hAnsi="Times New Roman" w:cs="Times New Roman"/>
          <w:sz w:val="24"/>
          <w:szCs w:val="24"/>
          <w:vertAlign w:val="subscript"/>
        </w:rPr>
        <w:t xml:space="preserve"> </w:t>
      </w:r>
      <w:r w:rsidRPr="00EB2FE8">
        <w:rPr>
          <w:rFonts w:ascii="Times New Roman" w:hAnsi="Times New Roman" w:cs="Times New Roman"/>
          <w:sz w:val="24"/>
          <w:szCs w:val="24"/>
        </w:rPr>
        <w:t xml:space="preserve">is the </w:t>
      </w:r>
      <w:proofErr w:type="spellStart"/>
      <w:r w:rsidRPr="00EB2FE8">
        <w:rPr>
          <w:rFonts w:ascii="Times New Roman" w:hAnsi="Times New Roman" w:cs="Times New Roman"/>
          <w:sz w:val="24"/>
          <w:szCs w:val="24"/>
        </w:rPr>
        <w:t>C</w:t>
      </w:r>
      <w:r w:rsidRPr="00EB2FE8">
        <w:rPr>
          <w:rFonts w:ascii="Times New Roman" w:hAnsi="Times New Roman" w:cs="Times New Roman"/>
          <w:sz w:val="24"/>
          <w:szCs w:val="24"/>
          <w:vertAlign w:val="subscript"/>
        </w:rPr>
        <w:t>v</w:t>
      </w:r>
      <w:proofErr w:type="spellEnd"/>
      <w:r w:rsidRPr="00EB2FE8">
        <w:rPr>
          <w:rFonts w:ascii="Times New Roman" w:hAnsi="Times New Roman" w:cs="Times New Roman"/>
          <w:sz w:val="24"/>
          <w:szCs w:val="24"/>
        </w:rPr>
        <w:t xml:space="preserve"> at which cavitation begins to occur. According to studies under ideal circumstances, the cavitation inception typically happens at </w:t>
      </w:r>
      <w:proofErr w:type="spellStart"/>
      <w:r w:rsidRPr="00EB2FE8">
        <w:rPr>
          <w:rFonts w:ascii="Times New Roman" w:hAnsi="Times New Roman" w:cs="Times New Roman"/>
          <w:sz w:val="24"/>
          <w:szCs w:val="24"/>
        </w:rPr>
        <w:t>C</w:t>
      </w:r>
      <w:r w:rsidRPr="00EB2FE8">
        <w:rPr>
          <w:rFonts w:ascii="Times New Roman" w:hAnsi="Times New Roman" w:cs="Times New Roman"/>
          <w:sz w:val="24"/>
          <w:szCs w:val="24"/>
          <w:vertAlign w:val="subscript"/>
        </w:rPr>
        <w:t>vi</w:t>
      </w:r>
      <w:proofErr w:type="spellEnd"/>
      <w:r w:rsidRPr="00EB2FE8">
        <w:rPr>
          <w:rFonts w:ascii="Times New Roman" w:hAnsi="Times New Roman" w:cs="Times New Roman"/>
          <w:sz w:val="24"/>
          <w:szCs w:val="24"/>
        </w:rPr>
        <w:t xml:space="preserve"> = l, and there are noticeable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effects when the </w:t>
      </w:r>
      <w:proofErr w:type="spellStart"/>
      <w:r w:rsidRPr="00EB2FE8">
        <w:rPr>
          <w:rFonts w:ascii="Times New Roman" w:hAnsi="Times New Roman" w:cs="Times New Roman"/>
          <w:sz w:val="24"/>
          <w:szCs w:val="24"/>
        </w:rPr>
        <w:t>C</w:t>
      </w:r>
      <w:r w:rsidRPr="00EB2FE8">
        <w:rPr>
          <w:rFonts w:ascii="Times New Roman" w:hAnsi="Times New Roman" w:cs="Times New Roman"/>
          <w:sz w:val="24"/>
          <w:szCs w:val="24"/>
          <w:vertAlign w:val="subscript"/>
        </w:rPr>
        <w:t>v</w:t>
      </w:r>
      <w:proofErr w:type="spellEnd"/>
      <w:r w:rsidRPr="00EB2FE8">
        <w:rPr>
          <w:rFonts w:ascii="Times New Roman" w:hAnsi="Times New Roman" w:cs="Times New Roman"/>
          <w:sz w:val="24"/>
          <w:szCs w:val="24"/>
        </w:rPr>
        <w:t xml:space="preserve"> value is 1. However, cavities can often be created at </w:t>
      </w:r>
      <w:proofErr w:type="spellStart"/>
      <w:r w:rsidRPr="00EB2FE8">
        <w:rPr>
          <w:rFonts w:ascii="Times New Roman" w:hAnsi="Times New Roman" w:cs="Times New Roman"/>
          <w:sz w:val="24"/>
          <w:szCs w:val="24"/>
        </w:rPr>
        <w:t>C</w:t>
      </w:r>
      <w:r w:rsidRPr="00EB2FE8">
        <w:rPr>
          <w:rFonts w:ascii="Times New Roman" w:hAnsi="Times New Roman" w:cs="Times New Roman"/>
          <w:sz w:val="24"/>
          <w:szCs w:val="24"/>
          <w:vertAlign w:val="subscript"/>
        </w:rPr>
        <w:t>v</w:t>
      </w:r>
      <w:proofErr w:type="spellEnd"/>
      <w:r w:rsidRPr="00EB2FE8">
        <w:rPr>
          <w:rFonts w:ascii="Times New Roman" w:hAnsi="Times New Roman" w:cs="Times New Roman"/>
          <w:sz w:val="24"/>
          <w:szCs w:val="24"/>
        </w:rPr>
        <w:t xml:space="preserve"> levels above 1 because there are frequently trace amounts of dissolved gases and suspended particles. The nuclei needed to start cavitation are generated by suspended particles and dissolved gases </w:t>
      </w:r>
      <w:r w:rsidR="00350282" w:rsidRPr="00EB2FE8">
        <w:rPr>
          <w:rFonts w:ascii="Times New Roman" w:hAnsi="Times New Roman" w:cs="Times New Roman"/>
          <w:sz w:val="24"/>
          <w:szCs w:val="24"/>
        </w:rPr>
        <w:fldChar w:fldCharType="begin"/>
      </w:r>
      <w:r w:rsidR="00350282" w:rsidRPr="00EB2FE8">
        <w:rPr>
          <w:rFonts w:ascii="Times New Roman" w:hAnsi="Times New Roman" w:cs="Times New Roman"/>
          <w:sz w:val="24"/>
          <w:szCs w:val="24"/>
        </w:rPr>
        <w:instrText xml:space="preserve"> ADDIN ZOTERO_ITEM CSL_CITATION {"citationID":"XjE7wCUr","properties":{"formattedCitation":"(Simpson &amp; Ranade, 2018)","plainCitation":"(Simpson &amp; Ranade, 2018)","noteIndex":0},"citationItems":[{"id":180,"uris":["http://zotero.org/users/local/MITGPSp9/items/G4CWV7VI"],"itemData":{"id":180,"type":"article-journal","container-title":"Chemical Engineering Research and Design","DOI":"10.1016/j.cherd.2018.06.014","ISSN":"02638762","journalAbbreviation":"Chemical Engineering Research and Design","language":"en","page":"698-711","source":"DOI.org (Crossref)","title":"Modelling of hydrodynamic cavitation with orifice: Influence of different orifice designs","title-short":"Modelling of hydrodynamic cavitation with orifice","volume":"136","author":[{"family":"Simpson","given":"Alister"},{"family":"Ranade","given":"Vivek V."}],"issued":{"date-parts":[["2018",8]]}}}],"schema":"https://github.com/citation-style-language/schema/raw/master/csl-citation.json"} </w:instrText>
      </w:r>
      <w:r w:rsidR="00350282" w:rsidRPr="00EB2FE8">
        <w:rPr>
          <w:rFonts w:ascii="Times New Roman" w:hAnsi="Times New Roman" w:cs="Times New Roman"/>
          <w:sz w:val="24"/>
          <w:szCs w:val="24"/>
        </w:rPr>
        <w:fldChar w:fldCharType="separate"/>
      </w:r>
      <w:r w:rsidR="00350282" w:rsidRPr="00EB2FE8">
        <w:rPr>
          <w:rFonts w:ascii="Times New Roman" w:hAnsi="Times New Roman" w:cs="Times New Roman"/>
          <w:sz w:val="24"/>
          <w:szCs w:val="24"/>
        </w:rPr>
        <w:t>(Simpson &amp; Ranade, 2018)</w:t>
      </w:r>
      <w:r w:rsidR="00350282"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Additionally, a number of variables, including the geometry of the flow and the size or dimension of the constriction, affect the value of </w:t>
      </w:r>
      <w:proofErr w:type="spellStart"/>
      <w:r w:rsidR="00340216" w:rsidRPr="00EB2FE8">
        <w:rPr>
          <w:rFonts w:ascii="Times New Roman" w:hAnsi="Times New Roman" w:cs="Times New Roman"/>
          <w:sz w:val="24"/>
          <w:szCs w:val="24"/>
        </w:rPr>
        <w:t>C</w:t>
      </w:r>
      <w:r w:rsidR="00340216" w:rsidRPr="00EB2FE8">
        <w:rPr>
          <w:rFonts w:ascii="Times New Roman" w:hAnsi="Times New Roman" w:cs="Times New Roman"/>
          <w:sz w:val="24"/>
          <w:szCs w:val="24"/>
          <w:vertAlign w:val="subscript"/>
        </w:rPr>
        <w:t>vi</w:t>
      </w:r>
      <w:proofErr w:type="spellEnd"/>
      <w:r w:rsidRPr="00EB2FE8">
        <w:rPr>
          <w:rFonts w:ascii="Times New Roman" w:hAnsi="Times New Roman" w:cs="Times New Roman"/>
          <w:sz w:val="24"/>
          <w:szCs w:val="24"/>
        </w:rPr>
        <w:t xml:space="preserve">. According to Yan and Thorpe, the </w:t>
      </w:r>
      <w:proofErr w:type="spellStart"/>
      <w:r w:rsidR="00340216" w:rsidRPr="00EB2FE8">
        <w:rPr>
          <w:rFonts w:ascii="Times New Roman" w:hAnsi="Times New Roman" w:cs="Times New Roman"/>
          <w:sz w:val="24"/>
          <w:szCs w:val="24"/>
        </w:rPr>
        <w:t>C</w:t>
      </w:r>
      <w:r w:rsidR="00340216" w:rsidRPr="00EB2FE8">
        <w:rPr>
          <w:rFonts w:ascii="Times New Roman" w:hAnsi="Times New Roman" w:cs="Times New Roman"/>
          <w:sz w:val="24"/>
          <w:szCs w:val="24"/>
          <w:vertAlign w:val="subscript"/>
        </w:rPr>
        <w:t>vi</w:t>
      </w:r>
      <w:proofErr w:type="spellEnd"/>
      <w:r w:rsidRPr="00EB2FE8">
        <w:rPr>
          <w:rFonts w:ascii="Times New Roman" w:hAnsi="Times New Roman" w:cs="Times New Roman"/>
          <w:sz w:val="24"/>
          <w:szCs w:val="24"/>
        </w:rPr>
        <w:t xml:space="preserve"> increases roughly linearly with the diameter ratio, but the cavitation inception number does not change for a given orifice with the liquid velocity. Since the number of cavitation events and the generated cavities increase at a smaller </w:t>
      </w:r>
      <w:proofErr w:type="spellStart"/>
      <w:r w:rsidR="00340216" w:rsidRPr="00EB2FE8">
        <w:rPr>
          <w:rFonts w:ascii="Times New Roman" w:hAnsi="Times New Roman" w:cs="Times New Roman"/>
          <w:sz w:val="24"/>
          <w:szCs w:val="24"/>
        </w:rPr>
        <w:t>C</w:t>
      </w:r>
      <w:r w:rsidR="00340216" w:rsidRPr="00EB2FE8">
        <w:rPr>
          <w:rFonts w:ascii="Times New Roman" w:hAnsi="Times New Roman" w:cs="Times New Roman"/>
          <w:sz w:val="24"/>
          <w:szCs w:val="24"/>
          <w:vertAlign w:val="subscript"/>
        </w:rPr>
        <w:t>v</w:t>
      </w:r>
      <w:proofErr w:type="spellEnd"/>
      <w:r w:rsidRPr="00EB2FE8">
        <w:rPr>
          <w:rFonts w:ascii="Times New Roman" w:hAnsi="Times New Roman" w:cs="Times New Roman"/>
          <w:sz w:val="24"/>
          <w:szCs w:val="24"/>
        </w:rPr>
        <w:t xml:space="preserve"> despite the intensities of cavity collapse decreasing, the lower the </w:t>
      </w:r>
      <w:proofErr w:type="spellStart"/>
      <w:r w:rsidR="00340216" w:rsidRPr="00EB2FE8">
        <w:rPr>
          <w:rFonts w:ascii="Times New Roman" w:hAnsi="Times New Roman" w:cs="Times New Roman"/>
          <w:sz w:val="24"/>
          <w:szCs w:val="24"/>
        </w:rPr>
        <w:t>C</w:t>
      </w:r>
      <w:r w:rsidR="00340216" w:rsidRPr="00EB2FE8">
        <w:rPr>
          <w:rFonts w:ascii="Times New Roman" w:hAnsi="Times New Roman" w:cs="Times New Roman"/>
          <w:sz w:val="24"/>
          <w:szCs w:val="24"/>
          <w:vertAlign w:val="subscript"/>
        </w:rPr>
        <w:t>v</w:t>
      </w:r>
      <w:proofErr w:type="spellEnd"/>
      <w:r w:rsidRPr="00EB2FE8">
        <w:rPr>
          <w:rFonts w:ascii="Times New Roman" w:hAnsi="Times New Roman" w:cs="Times New Roman"/>
          <w:sz w:val="24"/>
          <w:szCs w:val="24"/>
        </w:rPr>
        <w:t xml:space="preserve"> value, the higher the cavitation intensity is typically. However, choked cavitation, or so-called super</w:t>
      </w:r>
      <w:r w:rsidR="00F425F6" w:rsidRPr="00EB2FE8">
        <w:rPr>
          <w:rFonts w:ascii="Times New Roman" w:hAnsi="Times New Roman" w:cs="Times New Roman"/>
          <w:sz w:val="24"/>
          <w:szCs w:val="24"/>
        </w:rPr>
        <w:t>-</w:t>
      </w:r>
      <w:r w:rsidRPr="00EB2FE8">
        <w:rPr>
          <w:rFonts w:ascii="Times New Roman" w:hAnsi="Times New Roman" w:cs="Times New Roman"/>
          <w:sz w:val="24"/>
          <w:szCs w:val="24"/>
        </w:rPr>
        <w:t xml:space="preserve">cavitation, will happen when the </w:t>
      </w:r>
      <w:proofErr w:type="spellStart"/>
      <w:r w:rsidR="00340216" w:rsidRPr="00EB2FE8">
        <w:rPr>
          <w:rFonts w:ascii="Times New Roman" w:hAnsi="Times New Roman" w:cs="Times New Roman"/>
          <w:sz w:val="24"/>
          <w:szCs w:val="24"/>
        </w:rPr>
        <w:t>C</w:t>
      </w:r>
      <w:r w:rsidR="00340216" w:rsidRPr="00EB2FE8">
        <w:rPr>
          <w:rFonts w:ascii="Times New Roman" w:hAnsi="Times New Roman" w:cs="Times New Roman"/>
          <w:sz w:val="24"/>
          <w:szCs w:val="24"/>
          <w:vertAlign w:val="subscript"/>
        </w:rPr>
        <w:t>v</w:t>
      </w:r>
      <w:proofErr w:type="spellEnd"/>
      <w:r w:rsidRPr="00EB2FE8">
        <w:rPr>
          <w:rFonts w:ascii="Times New Roman" w:hAnsi="Times New Roman" w:cs="Times New Roman"/>
          <w:sz w:val="24"/>
          <w:szCs w:val="24"/>
        </w:rPr>
        <w:t xml:space="preserve"> falls to a certain level. Because there are more cavities in this situation, they begin to coalesce with one </w:t>
      </w:r>
      <w:r w:rsidRPr="00EB2FE8">
        <w:rPr>
          <w:rFonts w:ascii="Times New Roman" w:hAnsi="Times New Roman" w:cs="Times New Roman"/>
          <w:sz w:val="24"/>
          <w:szCs w:val="24"/>
        </w:rPr>
        <w:lastRenderedPageBreak/>
        <w:t xml:space="preserve">another and form a cavity cloud, which will lower the collapse pressures </w:t>
      </w:r>
      <w:r w:rsidR="00350282" w:rsidRPr="00EB2FE8">
        <w:rPr>
          <w:rFonts w:ascii="Times New Roman" w:hAnsi="Times New Roman" w:cs="Times New Roman"/>
          <w:sz w:val="24"/>
          <w:szCs w:val="24"/>
        </w:rPr>
        <w:fldChar w:fldCharType="begin"/>
      </w:r>
      <w:r w:rsidR="00350282" w:rsidRPr="00EB2FE8">
        <w:rPr>
          <w:rFonts w:ascii="Times New Roman" w:hAnsi="Times New Roman" w:cs="Times New Roman"/>
          <w:sz w:val="24"/>
          <w:szCs w:val="24"/>
        </w:rPr>
        <w:instrText xml:space="preserve"> ADDIN ZOTERO_ITEM CSL_CITATION {"citationID":"rW9oM5qN","properties":{"formattedCitation":"(Yan &amp; Thorpe, 1990)","plainCitation":"(Yan &amp; Thorpe, 1990)","noteIndex":0},"citationItems":[{"id":286,"uris":["http://zotero.org/users/local/MITGPSp9/items/S3WY4XQ4"],"itemData":{"id":286,"type":"article-journal","container-title":"International Journal of Multiphase Flow","DOI":"10.1016/0301-9322(90)90105-R","ISSN":"03019322","issue":"6","journalAbbreviation":"International Journal of Multiphase Flow","language":"en","page":"1023-1045","source":"DOI.org (Crossref)","title":"Flow regime transitions due to cavitation in the flow through an orifice","volume":"16","author":[{"family":"Yan","given":"Y"},{"family":"Thorpe","given":"R.B"}],"issued":{"date-parts":[["1990",11]]}}}],"schema":"https://github.com/citation-style-language/schema/raw/master/csl-citation.json"} </w:instrText>
      </w:r>
      <w:r w:rsidR="00350282" w:rsidRPr="00EB2FE8">
        <w:rPr>
          <w:rFonts w:ascii="Times New Roman" w:hAnsi="Times New Roman" w:cs="Times New Roman"/>
          <w:sz w:val="24"/>
          <w:szCs w:val="24"/>
        </w:rPr>
        <w:fldChar w:fldCharType="separate"/>
      </w:r>
      <w:r w:rsidR="00350282" w:rsidRPr="00EB2FE8">
        <w:rPr>
          <w:rFonts w:ascii="Times New Roman" w:hAnsi="Times New Roman" w:cs="Times New Roman"/>
          <w:sz w:val="24"/>
          <w:szCs w:val="24"/>
        </w:rPr>
        <w:t>(Yan &amp; Thorpe, 1990)</w:t>
      </w:r>
      <w:r w:rsidR="00350282" w:rsidRPr="00EB2FE8">
        <w:rPr>
          <w:rFonts w:ascii="Times New Roman" w:hAnsi="Times New Roman" w:cs="Times New Roman"/>
          <w:sz w:val="24"/>
          <w:szCs w:val="24"/>
        </w:rPr>
        <w:fldChar w:fldCharType="end"/>
      </w:r>
      <w:r w:rsidRPr="00EB2FE8">
        <w:rPr>
          <w:rFonts w:ascii="Times New Roman" w:hAnsi="Times New Roman" w:cs="Times New Roman"/>
          <w:sz w:val="24"/>
          <w:szCs w:val="24"/>
        </w:rPr>
        <w:t>.</w:t>
      </w:r>
      <w:r w:rsidR="005C7E24" w:rsidRPr="00EB2FE8">
        <w:rPr>
          <w:rFonts w:ascii="Times New Roman" w:hAnsi="Times New Roman" w:cs="Times New Roman"/>
          <w:sz w:val="24"/>
          <w:szCs w:val="24"/>
        </w:rPr>
        <w:t xml:space="preserve"> </w:t>
      </w:r>
      <w:proofErr w:type="spellStart"/>
      <w:r w:rsidR="005C7E24" w:rsidRPr="00EB2FE8">
        <w:rPr>
          <w:rFonts w:ascii="Times New Roman" w:hAnsi="Times New Roman" w:cs="Times New Roman"/>
          <w:sz w:val="24"/>
          <w:szCs w:val="24"/>
        </w:rPr>
        <w:t>Sezun</w:t>
      </w:r>
      <w:proofErr w:type="spellEnd"/>
      <w:r w:rsidR="005C7E24" w:rsidRPr="00EB2FE8">
        <w:rPr>
          <w:rFonts w:ascii="Times New Roman" w:hAnsi="Times New Roman" w:cs="Times New Roman"/>
          <w:sz w:val="24"/>
          <w:szCs w:val="24"/>
        </w:rPr>
        <w:t xml:space="preserve"> et al. claim that HC can be broadly classified into three types: attached cavitation, developed or cloud shedding cavitation, and super</w:t>
      </w:r>
      <w:r w:rsidR="00523044" w:rsidRPr="00EB2FE8">
        <w:rPr>
          <w:rFonts w:ascii="Times New Roman" w:hAnsi="Times New Roman" w:cs="Times New Roman"/>
          <w:sz w:val="24"/>
          <w:szCs w:val="24"/>
        </w:rPr>
        <w:t>-</w:t>
      </w:r>
      <w:r w:rsidR="005C7E24" w:rsidRPr="00EB2FE8">
        <w:rPr>
          <w:rFonts w:ascii="Times New Roman" w:hAnsi="Times New Roman" w:cs="Times New Roman"/>
          <w:sz w:val="24"/>
          <w:szCs w:val="24"/>
        </w:rPr>
        <w:t>cavitation. According to the attached cavitation phenomenon, a significant number of vapour bubbles are adhered to the surface of the constriction and have taken the form of an attached cloud. Further, the previously attached cavitation cloud becomes unstable and begins to shed from the primary cavitation structure, either completely or partially, as the flow velocity or static pressure in the system increases. The developed or cloud shedding cavitation stage is at that point. Super-cavitation happens when the flow velocity is increased further or the system pressure is decreased</w:t>
      </w:r>
      <w:r w:rsidR="00350282" w:rsidRPr="00EB2FE8">
        <w:rPr>
          <w:rFonts w:ascii="Times New Roman" w:hAnsi="Times New Roman" w:cs="Times New Roman"/>
          <w:sz w:val="24"/>
          <w:szCs w:val="24"/>
        </w:rPr>
        <w:t xml:space="preserve"> </w:t>
      </w:r>
      <w:r w:rsidR="00350282" w:rsidRPr="00EB2FE8">
        <w:rPr>
          <w:rFonts w:ascii="Times New Roman" w:hAnsi="Times New Roman" w:cs="Times New Roman"/>
          <w:sz w:val="24"/>
          <w:szCs w:val="24"/>
        </w:rPr>
        <w:fldChar w:fldCharType="begin"/>
      </w:r>
      <w:r w:rsidR="00350282" w:rsidRPr="00EB2FE8">
        <w:rPr>
          <w:rFonts w:ascii="Times New Roman" w:hAnsi="Times New Roman" w:cs="Times New Roman"/>
          <w:sz w:val="24"/>
          <w:szCs w:val="24"/>
        </w:rPr>
        <w:instrText xml:space="preserve"> ADDIN ZOTERO_ITEM CSL_CITATION {"citationID":"T8Vt4TJa","properties":{"formattedCitation":"(Se\\uc0\\u382{}un et al., 2019)","plainCitation":"(Sežun et al., 2019)","noteIndex":0},"citationItems":[{"id":288,"uris":["http://zotero.org/users/local/MITGPSp9/items/BE62FED5"],"itemData":{"id":288,"type":"article-journal","abstract":"Wastewater recycling and sludge removal in the paper industry account for about 60 % of all process costs. New and environmentally friendly wastewater treatment techniques are, therefore, continually being developed. Cavitation exploitation is currently a well-investigated topic that is also interesting for the paper production industry. This study investigates efficiency of hydrodynamic cavitation alone and in combination with the addition of NaOH for the treatment of secondary pulp and paper mill sludge in order to enhance nutrient release. First, two laboratory-scale devices were tested: the blow-through and the rotating hydrodynamic cavitation generator. The latter set-up proved to be more efficient: therefore, further experiments were performed on its pilot-scale version. The results showed an increase of soluble chemical oxygen demand (CODs) by 514 mg/L, total nitrogen (Nt) by 17.4 mg/L, and total phosphorous (Pt) by 2.3 mg/L. To further increase nutrient release combination of cavitation and sludge sample alkalinization was tested. The addition of NaOH and 30 min cavitation of secondary sludge (500 L) significantly improved CODs and Nt release by 2400 mg/L and 120 mg/L, respectively. Microbiological photos revealed a definite disintegration of sludge flocks. According to our estimates, 1.9 kg of released CODs from alkaline pre-treated and cavitated sludge would cost only one euro.","container-title":"Strojniški vestnik – Journal of Mechanical Engineering","DOI":"10.5545/sv-jme.2019.6328","ISSN":"00392480","issue":"11-12","journalAbbreviation":"SV-JME","page":"641-649","source":"DOI.org (Crossref)","title":"Cavitation as a Potential Technology for Wastewater Management – An Example of Enhanced Nutrient Release from Secondary Pulp and Paper Mill Sludge","volume":"65","author":[{"family":"Sežun","given":"Mija"},{"family":"Kosel","given":"Janez"},{"family":"Zupanc","given":"Mojca"},{"family":"Hočevar","given":"Marko"},{"family":"Vrtovšek","given":"Janez"},{"family":"Petkovšek","given":"Martin"},{"family":"Dular","given":"Matevž"}],"issued":{"date-parts":[["2019",11,18]]}}}],"schema":"https://github.com/citation-style-language/schema/raw/master/csl-citation.json"} </w:instrText>
      </w:r>
      <w:r w:rsidR="00350282" w:rsidRPr="00EB2FE8">
        <w:rPr>
          <w:rFonts w:ascii="Times New Roman" w:hAnsi="Times New Roman" w:cs="Times New Roman"/>
          <w:sz w:val="24"/>
          <w:szCs w:val="24"/>
        </w:rPr>
        <w:fldChar w:fldCharType="separate"/>
      </w:r>
      <w:r w:rsidR="00350282" w:rsidRPr="00EB2FE8">
        <w:rPr>
          <w:rFonts w:ascii="Times New Roman" w:hAnsi="Times New Roman" w:cs="Times New Roman"/>
          <w:kern w:val="0"/>
          <w:sz w:val="24"/>
          <w:szCs w:val="24"/>
        </w:rPr>
        <w:t>(Sežun et al., 2019)</w:t>
      </w:r>
      <w:r w:rsidR="00350282" w:rsidRPr="00EB2FE8">
        <w:rPr>
          <w:rFonts w:ascii="Times New Roman" w:hAnsi="Times New Roman" w:cs="Times New Roman"/>
          <w:sz w:val="24"/>
          <w:szCs w:val="24"/>
        </w:rPr>
        <w:fldChar w:fldCharType="end"/>
      </w:r>
      <w:r w:rsidR="005C7E24" w:rsidRPr="00EB2FE8">
        <w:rPr>
          <w:rFonts w:ascii="Times New Roman" w:hAnsi="Times New Roman" w:cs="Times New Roman"/>
          <w:sz w:val="24"/>
          <w:szCs w:val="24"/>
        </w:rPr>
        <w:t>. In comparison to attached cavitation and super</w:t>
      </w:r>
      <w:r w:rsidR="00F425F6" w:rsidRPr="00EB2FE8">
        <w:rPr>
          <w:rFonts w:ascii="Times New Roman" w:hAnsi="Times New Roman" w:cs="Times New Roman"/>
          <w:sz w:val="24"/>
          <w:szCs w:val="24"/>
        </w:rPr>
        <w:t>-</w:t>
      </w:r>
      <w:r w:rsidR="005C7E24" w:rsidRPr="00EB2FE8">
        <w:rPr>
          <w:rFonts w:ascii="Times New Roman" w:hAnsi="Times New Roman" w:cs="Times New Roman"/>
          <w:sz w:val="24"/>
          <w:szCs w:val="24"/>
        </w:rPr>
        <w:t xml:space="preserve">cavitation, developed shedding cavitation is the most aggressive. The flow situation will change at various </w:t>
      </w:r>
      <w:proofErr w:type="spellStart"/>
      <w:r w:rsidR="005C7E24" w:rsidRPr="00EB2FE8">
        <w:rPr>
          <w:rFonts w:ascii="Times New Roman" w:hAnsi="Times New Roman" w:cs="Times New Roman"/>
          <w:sz w:val="24"/>
          <w:szCs w:val="24"/>
        </w:rPr>
        <w:t>cavitational</w:t>
      </w:r>
      <w:proofErr w:type="spellEnd"/>
      <w:r w:rsidR="005C7E24" w:rsidRPr="00EB2FE8">
        <w:rPr>
          <w:rFonts w:ascii="Times New Roman" w:hAnsi="Times New Roman" w:cs="Times New Roman"/>
          <w:sz w:val="24"/>
          <w:szCs w:val="24"/>
        </w:rPr>
        <w:t xml:space="preserve"> stages.</w:t>
      </w:r>
      <w:r w:rsidR="008D5792" w:rsidRPr="00EB2FE8">
        <w:rPr>
          <w:rFonts w:ascii="Times New Roman" w:hAnsi="Times New Roman" w:cs="Times New Roman"/>
          <w:sz w:val="24"/>
          <w:szCs w:val="24"/>
        </w:rPr>
        <w:t xml:space="preserve"> Different flow regimes can exist in the flowing system depending on the level of cavitation. The single liquid phase first manifests as a two-phase bubbly medium in the cavitation zone during the initial stages of cavitation. Then, during the stage of choked cavitation, the flow changes from a two-phase bubbly flow to a two-phase annular jet flow, in which the annular vapour cloud surrounds the liquid core at the centre. More energy and active radicals cannot be produced when choked cavitation forms. Critical </w:t>
      </w:r>
      <w:proofErr w:type="spellStart"/>
      <w:r w:rsidR="008D5792" w:rsidRPr="00EB2FE8">
        <w:rPr>
          <w:rFonts w:ascii="Times New Roman" w:hAnsi="Times New Roman" w:cs="Times New Roman"/>
          <w:sz w:val="24"/>
          <w:szCs w:val="24"/>
        </w:rPr>
        <w:t>C</w:t>
      </w:r>
      <w:r w:rsidR="008D5792" w:rsidRPr="00EB2FE8">
        <w:rPr>
          <w:rFonts w:ascii="Times New Roman" w:hAnsi="Times New Roman" w:cs="Times New Roman"/>
          <w:sz w:val="24"/>
          <w:szCs w:val="24"/>
          <w:vertAlign w:val="subscript"/>
        </w:rPr>
        <w:t>v</w:t>
      </w:r>
      <w:proofErr w:type="spellEnd"/>
      <w:r w:rsidR="008D5792" w:rsidRPr="00EB2FE8">
        <w:rPr>
          <w:rFonts w:ascii="Times New Roman" w:hAnsi="Times New Roman" w:cs="Times New Roman"/>
          <w:sz w:val="24"/>
          <w:szCs w:val="24"/>
        </w:rPr>
        <w:t xml:space="preserve"> is the </w:t>
      </w:r>
      <w:proofErr w:type="spellStart"/>
      <w:r w:rsidR="008D5792" w:rsidRPr="00EB2FE8">
        <w:rPr>
          <w:rFonts w:ascii="Times New Roman" w:hAnsi="Times New Roman" w:cs="Times New Roman"/>
          <w:sz w:val="24"/>
          <w:szCs w:val="24"/>
        </w:rPr>
        <w:t>C</w:t>
      </w:r>
      <w:r w:rsidR="008D5792" w:rsidRPr="00EB2FE8">
        <w:rPr>
          <w:rFonts w:ascii="Times New Roman" w:hAnsi="Times New Roman" w:cs="Times New Roman"/>
          <w:sz w:val="24"/>
          <w:szCs w:val="24"/>
          <w:vertAlign w:val="subscript"/>
        </w:rPr>
        <w:t>v</w:t>
      </w:r>
      <w:proofErr w:type="spellEnd"/>
      <w:r w:rsidR="008D5792" w:rsidRPr="00EB2FE8">
        <w:rPr>
          <w:rFonts w:ascii="Times New Roman" w:hAnsi="Times New Roman" w:cs="Times New Roman"/>
          <w:sz w:val="24"/>
          <w:szCs w:val="24"/>
          <w:vertAlign w:val="subscript"/>
        </w:rPr>
        <w:t xml:space="preserve"> </w:t>
      </w:r>
      <w:r w:rsidR="008D5792" w:rsidRPr="00EB2FE8">
        <w:rPr>
          <w:rFonts w:ascii="Times New Roman" w:hAnsi="Times New Roman" w:cs="Times New Roman"/>
          <w:sz w:val="24"/>
          <w:szCs w:val="24"/>
        </w:rPr>
        <w:t xml:space="preserve">for the start of choked cavitation. The cavitation state when using HC for wastewater treatment should be halfway between cavitation inception and choked cavitation. Therefore, between </w:t>
      </w:r>
      <w:proofErr w:type="spellStart"/>
      <w:r w:rsidR="008D5792" w:rsidRPr="00EB2FE8">
        <w:rPr>
          <w:rFonts w:ascii="Times New Roman" w:hAnsi="Times New Roman" w:cs="Times New Roman"/>
          <w:sz w:val="24"/>
          <w:szCs w:val="24"/>
        </w:rPr>
        <w:t>Cvi</w:t>
      </w:r>
      <w:proofErr w:type="spellEnd"/>
      <w:r w:rsidR="008D5792" w:rsidRPr="00EB2FE8">
        <w:rPr>
          <w:rFonts w:ascii="Times New Roman" w:hAnsi="Times New Roman" w:cs="Times New Roman"/>
          <w:sz w:val="24"/>
          <w:szCs w:val="24"/>
        </w:rPr>
        <w:t xml:space="preserve"> and critical </w:t>
      </w:r>
      <w:proofErr w:type="spellStart"/>
      <w:r w:rsidR="008D5792" w:rsidRPr="00EB2FE8">
        <w:rPr>
          <w:rFonts w:ascii="Times New Roman" w:hAnsi="Times New Roman" w:cs="Times New Roman"/>
          <w:sz w:val="24"/>
          <w:szCs w:val="24"/>
        </w:rPr>
        <w:t>Cv</w:t>
      </w:r>
      <w:proofErr w:type="spellEnd"/>
      <w:r w:rsidR="008D5792" w:rsidRPr="00EB2FE8">
        <w:rPr>
          <w:rFonts w:ascii="Times New Roman" w:hAnsi="Times New Roman" w:cs="Times New Roman"/>
          <w:sz w:val="24"/>
          <w:szCs w:val="24"/>
        </w:rPr>
        <w:t xml:space="preserve">, there is typically an optimal Cv. It is crucial to determine the ideal </w:t>
      </w:r>
      <w:proofErr w:type="spellStart"/>
      <w:r w:rsidR="008D5792" w:rsidRPr="00EB2FE8">
        <w:rPr>
          <w:rFonts w:ascii="Times New Roman" w:hAnsi="Times New Roman" w:cs="Times New Roman"/>
          <w:sz w:val="24"/>
          <w:szCs w:val="24"/>
        </w:rPr>
        <w:t>Cv</w:t>
      </w:r>
      <w:proofErr w:type="spellEnd"/>
      <w:r w:rsidR="008D5792" w:rsidRPr="00EB2FE8">
        <w:rPr>
          <w:rFonts w:ascii="Times New Roman" w:hAnsi="Times New Roman" w:cs="Times New Roman"/>
          <w:sz w:val="24"/>
          <w:szCs w:val="24"/>
        </w:rPr>
        <w:t xml:space="preserve"> for a particular reactor in order to achieve the greatest </w:t>
      </w:r>
      <w:proofErr w:type="spellStart"/>
      <w:r w:rsidR="008D5792" w:rsidRPr="00EB2FE8">
        <w:rPr>
          <w:rFonts w:ascii="Times New Roman" w:hAnsi="Times New Roman" w:cs="Times New Roman"/>
          <w:sz w:val="24"/>
          <w:szCs w:val="24"/>
        </w:rPr>
        <w:t>cavitational</w:t>
      </w:r>
      <w:proofErr w:type="spellEnd"/>
      <w:r w:rsidR="008D5792" w:rsidRPr="00EB2FE8">
        <w:rPr>
          <w:rFonts w:ascii="Times New Roman" w:hAnsi="Times New Roman" w:cs="Times New Roman"/>
          <w:sz w:val="24"/>
          <w:szCs w:val="24"/>
        </w:rPr>
        <w:t xml:space="preserve"> effect, whether through numerical simulation or experiment. According to reports, </w:t>
      </w:r>
      <w:proofErr w:type="spellStart"/>
      <w:r w:rsidR="008D5792" w:rsidRPr="00EB2FE8">
        <w:rPr>
          <w:rFonts w:ascii="Times New Roman" w:hAnsi="Times New Roman" w:cs="Times New Roman"/>
          <w:sz w:val="24"/>
          <w:szCs w:val="24"/>
        </w:rPr>
        <w:t>Cv</w:t>
      </w:r>
      <w:proofErr w:type="spellEnd"/>
      <w:r w:rsidR="008D5792" w:rsidRPr="00EB2FE8">
        <w:rPr>
          <w:rFonts w:ascii="Times New Roman" w:hAnsi="Times New Roman" w:cs="Times New Roman"/>
          <w:sz w:val="24"/>
          <w:szCs w:val="24"/>
        </w:rPr>
        <w:t xml:space="preserve"> values between 0.1 and 0.2 provide better degradation efficienc</w:t>
      </w:r>
      <w:r w:rsidR="006F1140" w:rsidRPr="00EB2FE8">
        <w:rPr>
          <w:rFonts w:ascii="Times New Roman" w:hAnsi="Times New Roman" w:cs="Times New Roman"/>
          <w:sz w:val="24"/>
          <w:szCs w:val="24"/>
        </w:rPr>
        <w:t xml:space="preserve">y </w:t>
      </w:r>
      <w:r w:rsidR="008D5792" w:rsidRPr="00EB2FE8">
        <w:rPr>
          <w:rFonts w:ascii="Times New Roman" w:hAnsi="Times New Roman" w:cs="Times New Roman"/>
          <w:sz w:val="24"/>
          <w:szCs w:val="24"/>
        </w:rPr>
        <w:fldChar w:fldCharType="begin"/>
      </w:r>
      <w:r w:rsidR="003472D0">
        <w:rPr>
          <w:rFonts w:ascii="Times New Roman" w:hAnsi="Times New Roman" w:cs="Times New Roman"/>
          <w:sz w:val="24"/>
          <w:szCs w:val="24"/>
        </w:rPr>
        <w:instrText xml:space="preserve"> ADDIN ZOTERO_ITEM CSL_CITATION {"citationID":"8WNugJfa","properties":{"formattedCitation":"(Saharan et al., 2011)","plainCitation":"(Saharan et al., 2011)","dontUpdate":true,"noteIndex":0},"citationItems":[{"id":293,"uris":["http://zotero.org/users/local/MITGPSp9/items/Z4NMPFXQ"],"itemData":{"id":293,"type":"article-journal","container-title":"Chemical Engineering Journal","DOI":"10.1016/j.cej.2011.10.018","ISSN":"13858947","journalAbbreviation":"Chemical Engineering Journal","language":"en","page":"100-107","source":"DOI.org (Crossref)","title":"Degradation of Reactive Red 120 dye using hydrodynamic cavitation","volume":"178","author":[{"family":"Saharan","given":"Virendra Kumar"},{"family":"Badve","given":"Mandar P."},{"family":"Pandit","given":"Aniruddha B."}],"issued":{"date-parts":[["2011",12]]}}}],"schema":"https://github.com/citation-style-language/schema/raw/master/csl-citation.json"} </w:instrText>
      </w:r>
      <w:r w:rsidR="008D5792" w:rsidRPr="00EB2FE8">
        <w:rPr>
          <w:rFonts w:ascii="Times New Roman" w:hAnsi="Times New Roman" w:cs="Times New Roman"/>
          <w:sz w:val="24"/>
          <w:szCs w:val="24"/>
        </w:rPr>
        <w:fldChar w:fldCharType="separate"/>
      </w:r>
      <w:r w:rsidR="006F1140" w:rsidRPr="00EB2FE8">
        <w:rPr>
          <w:rFonts w:ascii="Times New Roman" w:hAnsi="Times New Roman" w:cs="Times New Roman"/>
          <w:sz w:val="24"/>
          <w:szCs w:val="24"/>
        </w:rPr>
        <w:t>(Saharan et al., 2011</w:t>
      </w:r>
      <w:r w:rsidR="008D5792" w:rsidRPr="00EB2FE8">
        <w:rPr>
          <w:rFonts w:ascii="Times New Roman" w:hAnsi="Times New Roman" w:cs="Times New Roman"/>
          <w:sz w:val="24"/>
          <w:szCs w:val="24"/>
        </w:rPr>
        <w:fldChar w:fldCharType="end"/>
      </w:r>
      <w:r w:rsidR="006F1140" w:rsidRPr="00EB2FE8">
        <w:rPr>
          <w:rFonts w:ascii="Times New Roman" w:hAnsi="Times New Roman" w:cs="Times New Roman"/>
          <w:sz w:val="24"/>
          <w:szCs w:val="24"/>
        </w:rPr>
        <w:t xml:space="preserve">., </w:t>
      </w:r>
      <w:r w:rsidR="006F1140" w:rsidRPr="00EB2FE8">
        <w:rPr>
          <w:rFonts w:ascii="Times New Roman" w:hAnsi="Times New Roman" w:cs="Times New Roman"/>
          <w:sz w:val="24"/>
          <w:szCs w:val="24"/>
        </w:rPr>
        <w:fldChar w:fldCharType="begin"/>
      </w:r>
      <w:r w:rsidR="003472D0">
        <w:rPr>
          <w:rFonts w:ascii="Times New Roman" w:hAnsi="Times New Roman" w:cs="Times New Roman"/>
          <w:sz w:val="24"/>
          <w:szCs w:val="24"/>
        </w:rPr>
        <w:instrText xml:space="preserve"> ADDIN ZOTERO_ITEM CSL_CITATION {"citationID":"XAwHuT7R","properties":{"formattedCitation":"(Rajoriya et al., 2017)","plainCitation":"(Rajoriya et al., 2017)","dontUpdate":true,"noteIndex":0},"citationItems":[{"id":284,"uris":["http://zotero.org/users/local/MITGPSp9/items/RES7THFF"],"itemData":{"id":284,"type":"article-journal","container-title":"Ultrasonics Sonochemistry","DOI":"10.1016/j.ultsonch.2016.05.028","ISSN":"13504177","journalAbbreviation":"Ultrasonics Sonochemistry","language":"en","page":"183-194","source":"DOI.org (Crossref)","title":"Degradation of a cationic dye (Rhodamine 6G) using hydrodynamic cavitation coupled with other oxidative agents: Reaction mechanism and pathway","title-short":"Degradation of a cationic dye (Rhodamine 6G) using hydrodynamic cavitation coupled with other oxidative agents","volume":"34","author":[{"family":"Rajoriya","given":"Sunil"},{"family":"Bargole","given":"Swapnil"},{"family":"Saharan","given":"Virendra Kumar"}],"issued":{"date-parts":[["2017",1]]}}}],"schema":"https://github.com/citation-style-language/schema/raw/master/csl-citation.json"} </w:instrText>
      </w:r>
      <w:r w:rsidR="006F1140" w:rsidRPr="00EB2FE8">
        <w:rPr>
          <w:rFonts w:ascii="Times New Roman" w:hAnsi="Times New Roman" w:cs="Times New Roman"/>
          <w:sz w:val="24"/>
          <w:szCs w:val="24"/>
        </w:rPr>
        <w:fldChar w:fldCharType="separate"/>
      </w:r>
      <w:r w:rsidR="006F1140" w:rsidRPr="00EB2FE8">
        <w:rPr>
          <w:rFonts w:ascii="Times New Roman" w:hAnsi="Times New Roman" w:cs="Times New Roman"/>
          <w:sz w:val="24"/>
          <w:szCs w:val="24"/>
        </w:rPr>
        <w:t>Rajoriya et al., 2017)</w:t>
      </w:r>
      <w:r w:rsidR="006F1140" w:rsidRPr="00EB2FE8">
        <w:rPr>
          <w:rFonts w:ascii="Times New Roman" w:hAnsi="Times New Roman" w:cs="Times New Roman"/>
          <w:sz w:val="24"/>
          <w:szCs w:val="24"/>
        </w:rPr>
        <w:fldChar w:fldCharType="end"/>
      </w:r>
      <w:r w:rsidR="006F1140" w:rsidRPr="00EB2FE8">
        <w:rPr>
          <w:rFonts w:ascii="Times New Roman" w:hAnsi="Times New Roman" w:cs="Times New Roman"/>
          <w:sz w:val="24"/>
          <w:szCs w:val="24"/>
        </w:rPr>
        <w:t>. Vichare et al.'s cavitation number (</w:t>
      </w:r>
      <w:proofErr w:type="spellStart"/>
      <w:r w:rsidR="006F1140" w:rsidRPr="00EB2FE8">
        <w:rPr>
          <w:rFonts w:ascii="Times New Roman" w:hAnsi="Times New Roman" w:cs="Times New Roman"/>
          <w:sz w:val="24"/>
          <w:szCs w:val="24"/>
        </w:rPr>
        <w:t>Cv</w:t>
      </w:r>
      <w:proofErr w:type="spellEnd"/>
      <w:r w:rsidR="006F1140" w:rsidRPr="00EB2FE8">
        <w:rPr>
          <w:rFonts w:ascii="Times New Roman" w:hAnsi="Times New Roman" w:cs="Times New Roman"/>
          <w:sz w:val="24"/>
          <w:szCs w:val="24"/>
        </w:rPr>
        <w:t xml:space="preserve">') was also used to describe the </w:t>
      </w:r>
      <w:proofErr w:type="spellStart"/>
      <w:r w:rsidR="006F1140" w:rsidRPr="00EB2FE8">
        <w:rPr>
          <w:rFonts w:ascii="Times New Roman" w:hAnsi="Times New Roman" w:cs="Times New Roman"/>
          <w:sz w:val="24"/>
          <w:szCs w:val="24"/>
        </w:rPr>
        <w:t>cavitational</w:t>
      </w:r>
      <w:proofErr w:type="spellEnd"/>
      <w:r w:rsidR="006F1140" w:rsidRPr="00EB2FE8">
        <w:rPr>
          <w:rFonts w:ascii="Times New Roman" w:hAnsi="Times New Roman" w:cs="Times New Roman"/>
          <w:sz w:val="24"/>
          <w:szCs w:val="24"/>
        </w:rPr>
        <w:t xml:space="preserve"> conditions, as shown in equation (2).</w:t>
      </w:r>
    </w:p>
    <w:p w14:paraId="459B0300" w14:textId="17CE276F" w:rsidR="006F1140" w:rsidRPr="00EB2FE8" w:rsidRDefault="00917C86" w:rsidP="006F1140">
      <w:pPr>
        <w:jc w:val="center"/>
        <w:rPr>
          <w:rFonts w:ascii="Times New Roman" w:hAnsi="Times New Roman" w:cs="Times New Roman"/>
          <w:sz w:val="24"/>
          <w:szCs w:val="24"/>
        </w:rPr>
      </w:pPr>
      <w:r w:rsidRPr="00EB2FE8">
        <w:rPr>
          <w:rFonts w:ascii="Times New Roman" w:hAnsi="Times New Roman" w:cs="Times New Roman"/>
          <w:sz w:val="24"/>
          <w:szCs w:val="24"/>
        </w:rPr>
        <w:t xml:space="preserve"> </w:t>
      </w:r>
      <w:r w:rsidR="00AA72AC" w:rsidRPr="00EB2FE8">
        <w:rPr>
          <w:rFonts w:ascii="Times New Roman" w:hAnsi="Times New Roman" w:cs="Times New Roman"/>
          <w:sz w:val="24"/>
          <w:szCs w:val="24"/>
        </w:rPr>
        <w:t xml:space="preserve">                                                      </w:t>
      </w:r>
      <w:proofErr w:type="spellStart"/>
      <w:r w:rsidR="006F1140" w:rsidRPr="00EB2FE8">
        <w:rPr>
          <w:rFonts w:ascii="Times New Roman" w:hAnsi="Times New Roman" w:cs="Times New Roman"/>
          <w:sz w:val="24"/>
          <w:szCs w:val="24"/>
        </w:rPr>
        <w:t>Cv</w:t>
      </w:r>
      <w:proofErr w:type="spellEnd"/>
      <w:r w:rsidR="006F1140" w:rsidRPr="00EB2FE8">
        <w:rPr>
          <w:rFonts w:ascii="Times New Roman" w:hAnsi="Times New Roman" w:cs="Times New Roman"/>
          <w:sz w:val="24"/>
          <w:szCs w:val="24"/>
        </w:rPr>
        <w:t xml:space="preserve">' = </w:t>
      </w:r>
      <w:r w:rsidR="006F1140" w:rsidRPr="00EB2FE8">
        <w:rPr>
          <w:rFonts w:ascii="Times New Roman" w:hAnsi="Times New Roman" w:cs="Times New Roman"/>
          <w:sz w:val="24"/>
          <w:szCs w:val="24"/>
        </w:rPr>
        <w:fldChar w:fldCharType="begin"/>
      </w:r>
      <w:r w:rsidR="006F1140" w:rsidRPr="00EB2FE8">
        <w:rPr>
          <w:rFonts w:ascii="Times New Roman" w:hAnsi="Times New Roman" w:cs="Times New Roman"/>
          <w:sz w:val="24"/>
          <w:szCs w:val="24"/>
        </w:rPr>
        <w:instrText xml:space="preserve"> ADDIN ZOTERO_TEMP </w:instrText>
      </w:r>
      <w:r w:rsidR="00000000">
        <w:rPr>
          <w:rFonts w:ascii="Times New Roman" w:hAnsi="Times New Roman" w:cs="Times New Roman"/>
          <w:sz w:val="24"/>
          <w:szCs w:val="24"/>
        </w:rPr>
        <w:fldChar w:fldCharType="separate"/>
      </w:r>
      <w:r w:rsidR="006F1140" w:rsidRPr="00EB2FE8">
        <w:rPr>
          <w:rFonts w:ascii="Times New Roman" w:hAnsi="Times New Roman" w:cs="Times New Roman"/>
          <w:sz w:val="24"/>
          <w:szCs w:val="24"/>
        </w:rPr>
        <w:fldChar w:fldCharType="end"/>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v</m:t>
                </m:r>
              </m:sub>
            </m:sSub>
          </m:num>
          <m:den>
            <m:f>
              <m:fPr>
                <m:ctrlPr>
                  <w:rPr>
                    <w:rFonts w:ascii="Cambria Math" w:hAnsi="Cambria Math" w:cs="Times New Roman"/>
                    <w:i/>
                    <w:sz w:val="24"/>
                    <w:szCs w:val="24"/>
                  </w:rPr>
                </m:ctrlPr>
              </m:fPr>
              <m:num>
                <m:r>
                  <w:rPr>
                    <w:rFonts w:ascii="Cambria Math" w:hAnsi="Cambria Math" w:cs="Times New Roman"/>
                    <w:sz w:val="24"/>
                    <w:szCs w:val="24"/>
                  </w:rPr>
                  <m:t>Total peimeter of holes</m:t>
                </m:r>
              </m:num>
              <m:den>
                <m:r>
                  <w:rPr>
                    <w:rFonts w:ascii="Cambria Math" w:hAnsi="Cambria Math" w:cs="Times New Roman"/>
                    <w:sz w:val="24"/>
                    <w:szCs w:val="24"/>
                  </w:rPr>
                  <m:t>Perimeter of pipe</m:t>
                </m:r>
              </m:den>
            </m:f>
          </m:den>
        </m:f>
      </m:oMath>
      <w:r w:rsidR="006F1140" w:rsidRPr="00EB2FE8">
        <w:rPr>
          <w:rFonts w:ascii="Times New Roman" w:eastAsiaTheme="minorEastAsia" w:hAnsi="Times New Roman" w:cs="Times New Roman"/>
          <w:sz w:val="24"/>
          <w:szCs w:val="24"/>
        </w:rPr>
        <w:t xml:space="preserve">                                                     2</w:t>
      </w:r>
    </w:p>
    <w:p w14:paraId="56554C1C" w14:textId="02C174EA" w:rsidR="002E4487" w:rsidRPr="00EB2FE8" w:rsidRDefault="006F1140" w:rsidP="006F1140">
      <w:pPr>
        <w:jc w:val="both"/>
        <w:rPr>
          <w:rFonts w:ascii="Times New Roman" w:hAnsi="Times New Roman" w:cs="Times New Roman"/>
          <w:sz w:val="24"/>
          <w:szCs w:val="24"/>
        </w:rPr>
      </w:pPr>
      <w:r w:rsidRPr="00EB2FE8">
        <w:rPr>
          <w:rFonts w:ascii="Times New Roman" w:hAnsi="Times New Roman" w:cs="Times New Roman"/>
          <w:sz w:val="24"/>
          <w:szCs w:val="24"/>
        </w:rPr>
        <w:t xml:space="preserve">perimeter of holes overall Pipe circumference, when examining the impact of the hole perimeter or hole number, the definition of </w:t>
      </w:r>
      <w:proofErr w:type="spellStart"/>
      <w:r w:rsidRPr="00EB2FE8">
        <w:rPr>
          <w:rFonts w:ascii="Times New Roman" w:hAnsi="Times New Roman" w:cs="Times New Roman"/>
          <w:sz w:val="24"/>
          <w:szCs w:val="24"/>
        </w:rPr>
        <w:t>Cv</w:t>
      </w:r>
      <w:proofErr w:type="spellEnd"/>
      <w:r w:rsidRPr="00EB2FE8">
        <w:rPr>
          <w:rFonts w:ascii="Times New Roman" w:hAnsi="Times New Roman" w:cs="Times New Roman"/>
          <w:sz w:val="24"/>
          <w:szCs w:val="24"/>
        </w:rPr>
        <w:t>' is helpful because it took into account how the flow geometry affects cavitation.</w:t>
      </w:r>
      <w:r w:rsidR="009D4380" w:rsidRPr="00EB2FE8">
        <w:rPr>
          <w:rFonts w:ascii="Times New Roman" w:hAnsi="Times New Roman" w:cs="Times New Roman"/>
          <w:sz w:val="24"/>
          <w:szCs w:val="24"/>
        </w:rPr>
        <w:t xml:space="preserve"> Researchers can analyse and partially explain the phenomena and outcomes of the HC process with the aid of the definitions of </w:t>
      </w:r>
      <w:proofErr w:type="spellStart"/>
      <w:r w:rsidR="009D4380" w:rsidRPr="00EB2FE8">
        <w:rPr>
          <w:rFonts w:ascii="Times New Roman" w:hAnsi="Times New Roman" w:cs="Times New Roman"/>
          <w:sz w:val="24"/>
          <w:szCs w:val="24"/>
        </w:rPr>
        <w:t>Cv</w:t>
      </w:r>
      <w:proofErr w:type="spellEnd"/>
      <w:r w:rsidR="009D4380" w:rsidRPr="00EB2FE8">
        <w:rPr>
          <w:rFonts w:ascii="Times New Roman" w:hAnsi="Times New Roman" w:cs="Times New Roman"/>
          <w:sz w:val="24"/>
          <w:szCs w:val="24"/>
        </w:rPr>
        <w:t xml:space="preserve"> and </w:t>
      </w:r>
      <w:proofErr w:type="spellStart"/>
      <w:r w:rsidR="009D4380" w:rsidRPr="00EB2FE8">
        <w:rPr>
          <w:rFonts w:ascii="Times New Roman" w:hAnsi="Times New Roman" w:cs="Times New Roman"/>
          <w:sz w:val="24"/>
          <w:szCs w:val="24"/>
        </w:rPr>
        <w:t>Cv</w:t>
      </w:r>
      <w:proofErr w:type="spellEnd"/>
      <w:r w:rsidR="009D4380" w:rsidRPr="00EB2FE8">
        <w:rPr>
          <w:rFonts w:ascii="Times New Roman" w:hAnsi="Times New Roman" w:cs="Times New Roman"/>
          <w:sz w:val="24"/>
          <w:szCs w:val="24"/>
        </w:rPr>
        <w:t>'. It is unavoidable, though, to acknowledge that some arguments exist suggesting that the cavitation number is not a reliable indicator of the onset or intensity of cavitation.</w:t>
      </w:r>
    </w:p>
    <w:p w14:paraId="6F743D3D" w14:textId="508C7CBA" w:rsidR="002E4487" w:rsidRPr="00EB2FE8" w:rsidRDefault="002E4487" w:rsidP="00952265">
      <w:pPr>
        <w:pStyle w:val="ListParagraph"/>
        <w:numPr>
          <w:ilvl w:val="0"/>
          <w:numId w:val="1"/>
        </w:numPr>
        <w:jc w:val="both"/>
        <w:rPr>
          <w:rFonts w:ascii="Times New Roman" w:hAnsi="Times New Roman" w:cs="Times New Roman"/>
          <w:b/>
          <w:bCs/>
          <w:sz w:val="24"/>
          <w:szCs w:val="24"/>
        </w:rPr>
      </w:pPr>
      <w:r w:rsidRPr="00EB2FE8">
        <w:rPr>
          <w:rFonts w:ascii="Times New Roman" w:hAnsi="Times New Roman" w:cs="Times New Roman"/>
          <w:b/>
          <w:bCs/>
          <w:sz w:val="24"/>
          <w:szCs w:val="24"/>
        </w:rPr>
        <w:t>Reactors of Hydrodynamic Cavitation</w:t>
      </w:r>
    </w:p>
    <w:p w14:paraId="177C9F98" w14:textId="68FF5B7E" w:rsidR="001368C8" w:rsidRPr="00EB2FE8" w:rsidRDefault="001368C8" w:rsidP="001368C8">
      <w:pPr>
        <w:jc w:val="both"/>
        <w:rPr>
          <w:rFonts w:ascii="Times New Roman" w:hAnsi="Times New Roman" w:cs="Times New Roman"/>
          <w:sz w:val="24"/>
          <w:szCs w:val="24"/>
        </w:rPr>
      </w:pPr>
      <w:r w:rsidRPr="00EB2FE8">
        <w:rPr>
          <w:rFonts w:ascii="Times New Roman" w:hAnsi="Times New Roman" w:cs="Times New Roman"/>
          <w:sz w:val="24"/>
          <w:szCs w:val="24"/>
        </w:rPr>
        <w:t xml:space="preserve">Additionally, these gadgets are straightforward, simple to use, and require less upkeep. However, because cavitation happens close to solid walls, orifice or venturi-based designs are vulnerable to clogging and erosion </w:t>
      </w:r>
      <w:r w:rsidR="000161DE">
        <w:rPr>
          <w:rFonts w:ascii="Times New Roman" w:hAnsi="Times New Roman" w:cs="Times New Roman"/>
          <w:sz w:val="24"/>
          <w:szCs w:val="24"/>
        </w:rPr>
        <w:fldChar w:fldCharType="begin"/>
      </w:r>
      <w:r w:rsidR="000161DE">
        <w:rPr>
          <w:rFonts w:ascii="Times New Roman" w:hAnsi="Times New Roman" w:cs="Times New Roman"/>
          <w:sz w:val="24"/>
          <w:szCs w:val="24"/>
        </w:rPr>
        <w:instrText xml:space="preserve"> ADDIN ZOTERO_ITEM CSL_CITATION {"citationID":"h4TCiq3X","properties":{"formattedCitation":"(\\uc0\\u352{}arc et al., 2017)","plainCitation":"(Šarc et al., 2017)","noteIndex":0},"citationItems":[{"id":296,"uris":["http://zotero.org/users/local/MITGPSp9/items/MRRZU7BR"],"itemData":{"id":296,"type":"article-journal","container-title":"Ultrasonics Sonochemistry","DOI":"10.1016/j.ultsonch.2016.05.020","ISSN":"13504177","journalAbbreviation":"Ultrasonics Sonochemistry","language":"en","page":"51-59","source":"DOI.org (Crossref)","title":"The issue of cavitation number value in studies of water treatment by hydrodynamic cavitation","volume":"34","author":[{"family":"Šarc","given":"Andrej"},{"family":"Stepišnik-Perdih","given":"Tadej"},{"family":"Petkovšek","given":"Martin"},{"family":"Dular","given":"Matevž"}],"issued":{"date-parts":[["2017",1]]}}}],"schema":"https://github.com/citation-style-language/schema/raw/master/csl-citation.json"} </w:instrText>
      </w:r>
      <w:r w:rsidR="000161DE">
        <w:rPr>
          <w:rFonts w:ascii="Times New Roman" w:hAnsi="Times New Roman" w:cs="Times New Roman"/>
          <w:sz w:val="24"/>
          <w:szCs w:val="24"/>
        </w:rPr>
        <w:fldChar w:fldCharType="separate"/>
      </w:r>
      <w:r w:rsidR="000161DE" w:rsidRPr="000161DE">
        <w:rPr>
          <w:rFonts w:ascii="Times New Roman" w:hAnsi="Times New Roman" w:cs="Times New Roman"/>
          <w:kern w:val="0"/>
          <w:sz w:val="24"/>
          <w:szCs w:val="24"/>
        </w:rPr>
        <w:t>(Šarc et al., 2017)</w:t>
      </w:r>
      <w:r w:rsidR="000161DE">
        <w:rPr>
          <w:rFonts w:ascii="Times New Roman" w:hAnsi="Times New Roman" w:cs="Times New Roman"/>
          <w:sz w:val="24"/>
          <w:szCs w:val="24"/>
        </w:rPr>
        <w:fldChar w:fldCharType="end"/>
      </w:r>
      <w:r w:rsidRPr="00EB2FE8">
        <w:rPr>
          <w:rFonts w:ascii="Times New Roman" w:hAnsi="Times New Roman" w:cs="Times New Roman"/>
          <w:sz w:val="24"/>
          <w:szCs w:val="24"/>
        </w:rPr>
        <w:t>. As a result of the high operating and maintenance costs associated with generating high pressure and speed, rotating type devices are not always able to produce an intense cavitation condition to generate the spectacular impact of the induced effects, which limits their use in industry.</w:t>
      </w:r>
    </w:p>
    <w:p w14:paraId="5FF3C611" w14:textId="7ECC6DB4" w:rsidR="001368C8" w:rsidRPr="00EB2FE8" w:rsidRDefault="001368C8" w:rsidP="001368C8">
      <w:pPr>
        <w:jc w:val="both"/>
        <w:rPr>
          <w:rFonts w:ascii="Times New Roman" w:hAnsi="Times New Roman" w:cs="Times New Roman"/>
          <w:sz w:val="24"/>
          <w:szCs w:val="24"/>
        </w:rPr>
      </w:pPr>
      <w:r w:rsidRPr="00EB2FE8">
        <w:rPr>
          <w:rFonts w:ascii="Times New Roman" w:hAnsi="Times New Roman" w:cs="Times New Roman"/>
          <w:sz w:val="24"/>
          <w:szCs w:val="24"/>
        </w:rPr>
        <w:t xml:space="preserve">In contrast to the venturi and orifice, the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intensity can be controlled with much less flexibility. As a result, many researchers are also attempting to enhance the functionality of rotating type HC devices. In a vortex flow, cavitation is produced by vortex-based HC reactors. In a vortex flow, cavitation is produced by vortex-based HC reactors. The vortex-</w:t>
      </w:r>
      <w:r w:rsidRPr="00EB2FE8">
        <w:rPr>
          <w:rFonts w:ascii="Times New Roman" w:hAnsi="Times New Roman" w:cs="Times New Roman"/>
          <w:sz w:val="24"/>
          <w:szCs w:val="24"/>
        </w:rPr>
        <w:lastRenderedPageBreak/>
        <w:t>based HC reactors here refer to the reactors that do not need moving parts to generate vortex, as opposed to the rotating type HC reactors with stators and rotors. Vortex-based HC devices have received a lot of attention recently in the treatment and disinfection of water</w:t>
      </w:r>
      <w:r w:rsidR="000161DE">
        <w:rPr>
          <w:rFonts w:ascii="Times New Roman" w:hAnsi="Times New Roman" w:cs="Times New Roman"/>
          <w:sz w:val="24"/>
          <w:szCs w:val="24"/>
        </w:rPr>
        <w:t>.</w:t>
      </w:r>
    </w:p>
    <w:p w14:paraId="74774345" w14:textId="77777777" w:rsidR="001368C8" w:rsidRPr="00EB2FE8" w:rsidRDefault="001368C8" w:rsidP="006F1140">
      <w:pPr>
        <w:jc w:val="both"/>
        <w:rPr>
          <w:rFonts w:ascii="Times New Roman" w:hAnsi="Times New Roman" w:cs="Times New Roman"/>
          <w:b/>
          <w:bCs/>
          <w:sz w:val="24"/>
          <w:szCs w:val="24"/>
        </w:rPr>
      </w:pPr>
    </w:p>
    <w:p w14:paraId="1EB4F95D" w14:textId="72AAEDD2" w:rsidR="002E4487" w:rsidRPr="00EB2FE8" w:rsidRDefault="00952265" w:rsidP="006F1140">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1 </w:t>
      </w:r>
      <w:r w:rsidR="001368C8" w:rsidRPr="00EB2FE8">
        <w:rPr>
          <w:rFonts w:ascii="Times New Roman" w:hAnsi="Times New Roman" w:cs="Times New Roman"/>
          <w:b/>
          <w:bCs/>
          <w:sz w:val="24"/>
          <w:szCs w:val="24"/>
        </w:rPr>
        <w:t>Venturi type HC reactor</w:t>
      </w:r>
    </w:p>
    <w:p w14:paraId="633D6E55" w14:textId="0CFD4D6F" w:rsidR="001368C8" w:rsidRPr="00EB2FE8" w:rsidRDefault="001368C8" w:rsidP="006F1140">
      <w:pPr>
        <w:jc w:val="both"/>
        <w:rPr>
          <w:rFonts w:ascii="Times New Roman" w:hAnsi="Times New Roman" w:cs="Times New Roman"/>
          <w:sz w:val="24"/>
          <w:szCs w:val="24"/>
        </w:rPr>
      </w:pPr>
      <w:r w:rsidRPr="00EB2FE8">
        <w:rPr>
          <w:rFonts w:ascii="Times New Roman" w:hAnsi="Times New Roman" w:cs="Times New Roman"/>
          <w:sz w:val="24"/>
          <w:szCs w:val="24"/>
        </w:rPr>
        <w:t xml:space="preserve">Typically, the venturi is made up of a diverging section, a throat, and a converging section. The smooth converging and diverging sections of the venturi make sure that it generates a higher velocity at the throat for a given pressure drop across it and a lower </w:t>
      </w:r>
      <w:proofErr w:type="spellStart"/>
      <w:r w:rsidRPr="00EB2FE8">
        <w:rPr>
          <w:rFonts w:ascii="Times New Roman" w:hAnsi="Times New Roman" w:cs="Times New Roman"/>
          <w:sz w:val="24"/>
          <w:szCs w:val="24"/>
        </w:rPr>
        <w:t>Cv</w:t>
      </w:r>
      <w:proofErr w:type="spellEnd"/>
      <w:r w:rsidRPr="00EB2FE8">
        <w:rPr>
          <w:rFonts w:ascii="Times New Roman" w:hAnsi="Times New Roman" w:cs="Times New Roman"/>
          <w:sz w:val="24"/>
          <w:szCs w:val="24"/>
        </w:rPr>
        <w:t xml:space="preserve"> at the same time in comparison to the orifice. The cavities can stay in the low-pressure area for as long as necessary to grow to their largest size before collapsing thanks to the smooth diverging sections.</w:t>
      </w:r>
    </w:p>
    <w:p w14:paraId="28E1DC37" w14:textId="3C3142DB" w:rsidR="007C306C" w:rsidRPr="00EB2FE8" w:rsidRDefault="007C306C" w:rsidP="006F1140">
      <w:pPr>
        <w:jc w:val="both"/>
        <w:rPr>
          <w:rFonts w:ascii="Times New Roman" w:hAnsi="Times New Roman" w:cs="Times New Roman"/>
          <w:sz w:val="24"/>
          <w:szCs w:val="24"/>
        </w:rPr>
      </w:pPr>
      <w:r w:rsidRPr="00EB2FE8">
        <w:rPr>
          <w:rFonts w:ascii="Times New Roman" w:hAnsi="Times New Roman" w:cs="Times New Roman"/>
          <w:sz w:val="24"/>
          <w:szCs w:val="24"/>
        </w:rPr>
        <w:t>The schematic diagram in fig</w:t>
      </w:r>
      <w:r w:rsidR="000161DE">
        <w:rPr>
          <w:rFonts w:ascii="Times New Roman" w:hAnsi="Times New Roman" w:cs="Times New Roman"/>
          <w:sz w:val="24"/>
          <w:szCs w:val="24"/>
        </w:rPr>
        <w:t>ure</w:t>
      </w:r>
      <w:r w:rsidRPr="00EB2FE8">
        <w:rPr>
          <w:rFonts w:ascii="Times New Roman" w:hAnsi="Times New Roman" w:cs="Times New Roman"/>
          <w:sz w:val="24"/>
          <w:szCs w:val="24"/>
        </w:rPr>
        <w:t xml:space="preserve"> 2 shows the venturi orifice type HC reactor that is typically used in studies. A pump, a holding tank, two pressure gauges, a rotameter, control valves, and the HC device make up the closed-circuit device. To regulate the temperature of the flowing liquid, the tank has a cooling jacket or cooling coil. By changing the control valve, the main circuit's flow can be managed. By changing the flow rate, the fluid's inlet pressure can also be managed. At the reactor's inlet and outlet, two pressure gauges are used to measure the pressure, respectively. The fluid flow through the mainline can be measured by the rotameter to examine the reactors' hydraulic parameters.</w:t>
      </w:r>
    </w:p>
    <w:p w14:paraId="1D70C1A4" w14:textId="77777777" w:rsidR="007C306C" w:rsidRPr="00EB2FE8" w:rsidRDefault="007C306C" w:rsidP="007C306C">
      <w:pPr>
        <w:keepNext/>
        <w:jc w:val="both"/>
        <w:rPr>
          <w:rFonts w:ascii="Times New Roman" w:hAnsi="Times New Roman" w:cs="Times New Roman"/>
          <w:sz w:val="24"/>
          <w:szCs w:val="24"/>
        </w:rPr>
      </w:pPr>
      <w:r w:rsidRPr="00EB2FE8">
        <w:rPr>
          <w:rFonts w:ascii="Times New Roman" w:hAnsi="Times New Roman" w:cs="Times New Roman"/>
          <w:noProof/>
          <w:sz w:val="24"/>
          <w:szCs w:val="24"/>
        </w:rPr>
        <w:drawing>
          <wp:inline distT="0" distB="0" distL="0" distR="0" wp14:anchorId="349E3618" wp14:editId="1C1B07BF">
            <wp:extent cx="5139559" cy="3878869"/>
            <wp:effectExtent l="0" t="0" r="0" b="0"/>
            <wp:docPr id="9483773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50214" cy="3886910"/>
                    </a:xfrm>
                    <a:prstGeom prst="rect">
                      <a:avLst/>
                    </a:prstGeom>
                    <a:noFill/>
                    <a:ln>
                      <a:noFill/>
                    </a:ln>
                  </pic:spPr>
                </pic:pic>
              </a:graphicData>
            </a:graphic>
          </wp:inline>
        </w:drawing>
      </w:r>
    </w:p>
    <w:p w14:paraId="7EF532B3" w14:textId="617E3E56" w:rsidR="007C306C" w:rsidRPr="00EB2FE8" w:rsidRDefault="007C306C" w:rsidP="007C306C">
      <w:pPr>
        <w:pStyle w:val="Caption"/>
        <w:jc w:val="both"/>
        <w:rPr>
          <w:rFonts w:ascii="Times New Roman" w:hAnsi="Times New Roman" w:cs="Times New Roman"/>
          <w:sz w:val="24"/>
          <w:szCs w:val="24"/>
        </w:rPr>
      </w:pPr>
      <w:r w:rsidRPr="00EB2FE8">
        <w:rPr>
          <w:rFonts w:ascii="Times New Roman" w:hAnsi="Times New Roman" w:cs="Times New Roman"/>
          <w:sz w:val="24"/>
          <w:szCs w:val="24"/>
        </w:rPr>
        <w:t xml:space="preserve">Figure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SEQ Figure \* ARABIC </w:instrText>
      </w:r>
      <w:r w:rsidRPr="00EB2FE8">
        <w:rPr>
          <w:rFonts w:ascii="Times New Roman" w:hAnsi="Times New Roman" w:cs="Times New Roman"/>
          <w:sz w:val="24"/>
          <w:szCs w:val="24"/>
        </w:rPr>
        <w:fldChar w:fldCharType="separate"/>
      </w:r>
      <w:r w:rsidR="00E9019E" w:rsidRPr="00EB2FE8">
        <w:rPr>
          <w:rFonts w:ascii="Times New Roman" w:hAnsi="Times New Roman" w:cs="Times New Roman"/>
          <w:noProof/>
          <w:sz w:val="24"/>
          <w:szCs w:val="24"/>
        </w:rPr>
        <w:t>2</w:t>
      </w:r>
      <w:r w:rsidRPr="00EB2FE8">
        <w:rPr>
          <w:rFonts w:ascii="Times New Roman" w:hAnsi="Times New Roman" w:cs="Times New Roman"/>
          <w:sz w:val="24"/>
          <w:szCs w:val="24"/>
        </w:rPr>
        <w:fldChar w:fldCharType="end"/>
      </w:r>
      <w:r w:rsidRPr="00EB2FE8">
        <w:rPr>
          <w:rFonts w:ascii="Times New Roman" w:hAnsi="Times New Roman" w:cs="Times New Roman"/>
          <w:sz w:val="24"/>
          <w:szCs w:val="24"/>
        </w:rPr>
        <w:t>: The orifice and venturi-based HC reactor. D stands for the throat diameter of the venturi tube or orifice plate, α</w:t>
      </w:r>
      <w:r w:rsidRPr="00EB2FE8">
        <w:rPr>
          <w:rFonts w:ascii="Times New Roman" w:hAnsi="Times New Roman" w:cs="Times New Roman"/>
          <w:sz w:val="24"/>
          <w:szCs w:val="24"/>
          <w:vertAlign w:val="subscript"/>
        </w:rPr>
        <w:t>c</w:t>
      </w:r>
      <w:r w:rsidRPr="00EB2FE8">
        <w:rPr>
          <w:rFonts w:ascii="Times New Roman" w:hAnsi="Times New Roman" w:cs="Times New Roman"/>
          <w:sz w:val="24"/>
          <w:szCs w:val="24"/>
        </w:rPr>
        <w:t xml:space="preserve"> for the half convergence angle,   </w:t>
      </w:r>
      <w:r w:rsidR="00947321" w:rsidRPr="00EB2FE8">
        <w:rPr>
          <w:rFonts w:ascii="Times New Roman" w:hAnsi="Times New Roman" w:cs="Times New Roman"/>
          <w:b/>
          <w:bCs/>
          <w:sz w:val="24"/>
          <w:szCs w:val="24"/>
        </w:rPr>
        <w:t>β</w:t>
      </w:r>
      <w:r w:rsidRPr="00EB2FE8">
        <w:rPr>
          <w:rFonts w:ascii="Times New Roman" w:hAnsi="Times New Roman" w:cs="Times New Roman"/>
          <w:sz w:val="24"/>
          <w:szCs w:val="24"/>
          <w:vertAlign w:val="subscript"/>
        </w:rPr>
        <w:t>c</w:t>
      </w:r>
      <w:r w:rsidRPr="00EB2FE8">
        <w:rPr>
          <w:rFonts w:ascii="Times New Roman" w:hAnsi="Times New Roman" w:cs="Times New Roman"/>
          <w:sz w:val="24"/>
          <w:szCs w:val="24"/>
        </w:rPr>
        <w:t xml:space="preserve"> for the half divergence angle, and l for the throat length</w:t>
      </w:r>
      <w:r w:rsidR="00FD55B5">
        <w:rPr>
          <w:rFonts w:ascii="Times New Roman" w:hAnsi="Times New Roman" w:cs="Times New Roman"/>
          <w:sz w:val="24"/>
          <w:szCs w:val="24"/>
        </w:rPr>
        <w:t>: adapted from</w:t>
      </w:r>
      <w:r w:rsidR="003472D0">
        <w:rPr>
          <w:rFonts w:ascii="Times New Roman" w:hAnsi="Times New Roman" w:cs="Times New Roman"/>
          <w:sz w:val="24"/>
          <w:szCs w:val="24"/>
        </w:rPr>
        <w:fldChar w:fldCharType="begin"/>
      </w:r>
      <w:r w:rsidR="003472D0">
        <w:rPr>
          <w:rFonts w:ascii="Times New Roman" w:hAnsi="Times New Roman" w:cs="Times New Roman"/>
          <w:sz w:val="24"/>
          <w:szCs w:val="24"/>
        </w:rPr>
        <w:instrText xml:space="preserve"> ADDIN ZOTERO_ITEM CSL_CITATION {"citationID":"aoU76vhI","properties":{"formattedCitation":"(Wang et al., 2021)","plainCitation":"(Wang et al., 2021)","noteIndex":0},"citationItems":[{"id":167,"uris":["http://zotero.org/users/local/MITGPSp9/items/TBIQEWY7"],"itemData":{"id":167,"type":"article-journal","container-title":"Chemical Engineering Journal","DOI":"10.1016/j.cej.2021.128685","ISSN":"13858947","journalAbbreviation":"Chemical Engineering Journal","language":"en","page":"128685","source":"DOI.org (Crossref)","title":"Hydrodynamic cavitation as a promising route for wastewater treatment – A review","volume":"412","author":[{"family":"Wang","given":"Baowei"},{"family":"Su","given":"Huijuan"},{"family":"Zhang","given":"Bo"}],"issued":{"date-parts":[["2021",5]]}}}],"schema":"https://github.com/citation-style-language/schema/raw/master/csl-citation.json"} </w:instrText>
      </w:r>
      <w:r w:rsidR="003472D0">
        <w:rPr>
          <w:rFonts w:ascii="Times New Roman" w:hAnsi="Times New Roman" w:cs="Times New Roman"/>
          <w:sz w:val="24"/>
          <w:szCs w:val="24"/>
        </w:rPr>
        <w:fldChar w:fldCharType="separate"/>
      </w:r>
      <w:r w:rsidR="003472D0" w:rsidRPr="003472D0">
        <w:rPr>
          <w:rFonts w:ascii="Times New Roman" w:hAnsi="Times New Roman" w:cs="Times New Roman"/>
          <w:sz w:val="24"/>
        </w:rPr>
        <w:t>(Wang et al., 2021)</w:t>
      </w:r>
      <w:r w:rsidR="003472D0">
        <w:rPr>
          <w:rFonts w:ascii="Times New Roman" w:hAnsi="Times New Roman" w:cs="Times New Roman"/>
          <w:sz w:val="24"/>
          <w:szCs w:val="24"/>
        </w:rPr>
        <w:fldChar w:fldCharType="end"/>
      </w:r>
      <w:r w:rsidRPr="00EB2FE8">
        <w:rPr>
          <w:rFonts w:ascii="Times New Roman" w:hAnsi="Times New Roman" w:cs="Times New Roman"/>
          <w:sz w:val="24"/>
          <w:szCs w:val="24"/>
        </w:rPr>
        <w:t>.</w:t>
      </w:r>
    </w:p>
    <w:p w14:paraId="15211441" w14:textId="6386ED61" w:rsidR="00B351FE" w:rsidRPr="00EB2FE8" w:rsidRDefault="00B351FE" w:rsidP="00B351FE">
      <w:pPr>
        <w:jc w:val="both"/>
        <w:rPr>
          <w:rFonts w:ascii="Times New Roman" w:hAnsi="Times New Roman" w:cs="Times New Roman"/>
          <w:sz w:val="24"/>
          <w:szCs w:val="24"/>
        </w:rPr>
      </w:pPr>
      <w:r w:rsidRPr="00EB2FE8">
        <w:rPr>
          <w:rFonts w:ascii="Times New Roman" w:hAnsi="Times New Roman" w:cs="Times New Roman"/>
          <w:sz w:val="24"/>
          <w:szCs w:val="24"/>
        </w:rPr>
        <w:lastRenderedPageBreak/>
        <w:t xml:space="preserve">The venturi can be classified into circular venturi, slit venturi, and elliptical venturi based on its geometrical characteristics. The most extensively researched venturi </w:t>
      </w:r>
      <w:proofErr w:type="gramStart"/>
      <w:r w:rsidRPr="00EB2FE8">
        <w:rPr>
          <w:rFonts w:ascii="Times New Roman" w:hAnsi="Times New Roman" w:cs="Times New Roman"/>
          <w:sz w:val="24"/>
          <w:szCs w:val="24"/>
        </w:rPr>
        <w:t>are</w:t>
      </w:r>
      <w:proofErr w:type="gramEnd"/>
      <w:r w:rsidRPr="00EB2FE8">
        <w:rPr>
          <w:rFonts w:ascii="Times New Roman" w:hAnsi="Times New Roman" w:cs="Times New Roman"/>
          <w:sz w:val="24"/>
          <w:szCs w:val="24"/>
        </w:rPr>
        <w:t xml:space="preserve"> circular and slit venturi. The venturi's geometrical parameters have a big impact on cavitation behaviour. To achieve the required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intensity, it is crucial to optimise the venturi's operating and geometrical parameters. Numerous studies have discussed optimising the venturi's geometrical parameters based on the divergence angle's impact, the ratio of the throat's diameter to its length (or, in the case of slit venturi, the ratio of the slit height to its length), and the ratio of the throat's perimeter to its open area (α).</w:t>
      </w:r>
    </w:p>
    <w:p w14:paraId="38AD5225" w14:textId="0CA034FF" w:rsidR="009541F6" w:rsidRPr="00EB2FE8" w:rsidRDefault="00952265" w:rsidP="00B351FE">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1.1 </w:t>
      </w:r>
      <w:r w:rsidR="009541F6" w:rsidRPr="00EB2FE8">
        <w:rPr>
          <w:rFonts w:ascii="Times New Roman" w:hAnsi="Times New Roman" w:cs="Times New Roman"/>
          <w:b/>
          <w:bCs/>
          <w:sz w:val="24"/>
          <w:szCs w:val="24"/>
        </w:rPr>
        <w:t xml:space="preserve">Throat's diameter/height to length ratio's </w:t>
      </w:r>
      <w:r w:rsidR="00917C86" w:rsidRPr="00EB2FE8">
        <w:rPr>
          <w:rFonts w:ascii="Times New Roman" w:hAnsi="Times New Roman" w:cs="Times New Roman"/>
          <w:b/>
          <w:bCs/>
          <w:sz w:val="24"/>
          <w:szCs w:val="24"/>
        </w:rPr>
        <w:t>effect:</w:t>
      </w:r>
    </w:p>
    <w:p w14:paraId="419DF3CB" w14:textId="40CB75E6" w:rsidR="00917C86" w:rsidRPr="00EB2FE8" w:rsidRDefault="00917C86" w:rsidP="00B351FE">
      <w:pPr>
        <w:jc w:val="both"/>
        <w:rPr>
          <w:rFonts w:ascii="Times New Roman" w:hAnsi="Times New Roman" w:cs="Times New Roman"/>
          <w:sz w:val="24"/>
          <w:szCs w:val="24"/>
        </w:rPr>
      </w:pPr>
      <w:r w:rsidRPr="00EB2FE8">
        <w:rPr>
          <w:rFonts w:ascii="Times New Roman" w:hAnsi="Times New Roman" w:cs="Times New Roman"/>
          <w:sz w:val="24"/>
          <w:szCs w:val="24"/>
        </w:rPr>
        <w:t>The maximum size of the cavity before the collapse is determined in part by the ratio of the throat diameter/height to length. The residence time of the cavities in the low-pressure zone is dependent on the throat's length. In an investigation by Kuldeep and Kumar, the cavitation efficiency of various HC reactors was examined in relation to different throat height/diameter to length ratios of 1:1, 1:2, and 1:3. The optimal ratio among the three studied ratios, as demonstrated in the report, is 1:1 in the case of the venturi, where this parameter has a negligible impact on the number of cavities and their growth rate</w:t>
      </w:r>
      <w:r w:rsidR="000161DE">
        <w:rPr>
          <w:rFonts w:ascii="Times New Roman" w:hAnsi="Times New Roman" w:cs="Times New Roman"/>
          <w:sz w:val="24"/>
          <w:szCs w:val="24"/>
        </w:rPr>
        <w:fldChar w:fldCharType="begin"/>
      </w:r>
      <w:r w:rsidR="000161DE">
        <w:rPr>
          <w:rFonts w:ascii="Times New Roman" w:hAnsi="Times New Roman" w:cs="Times New Roman"/>
          <w:sz w:val="24"/>
          <w:szCs w:val="24"/>
        </w:rPr>
        <w:instrText xml:space="preserve"> ADDIN ZOTERO_ITEM CSL_CITATION {"citationID":"24Q43RGh","properties":{"formattedCitation":"(Kuldeep &amp; Saharan, 2016)","plainCitation":"(Kuldeep &amp; Saharan, 2016)","noteIndex":0},"citationItems":[{"id":297,"uris":["http://zotero.org/users/local/MITGPSp9/items/DA7FD6U8"],"itemData":{"id":297,"type":"article-journal","container-title":"Journal of Hydrodynamics","DOI":"10.1016/S1001-6058(16)60631-5","ISSN":"1001-6058, 1878-0342","issue":"2","journalAbbreviation":"J Hydrodyn","language":"en","page":"293-305","source":"DOI.org (Crossref)","title":"Computational study of different venturi and orifice type hydrodynamic cavitating devices","volume":"28","author":[{"literal":"Kuldeep"},{"family":"Saharan","given":"Virendra Kumar"}],"issued":{"date-parts":[["2016",4]]}}}],"schema":"https://github.com/citation-style-language/schema/raw/master/csl-citation.json"} </w:instrText>
      </w:r>
      <w:r w:rsidR="000161DE">
        <w:rPr>
          <w:rFonts w:ascii="Times New Roman" w:hAnsi="Times New Roman" w:cs="Times New Roman"/>
          <w:sz w:val="24"/>
          <w:szCs w:val="24"/>
        </w:rPr>
        <w:fldChar w:fldCharType="separate"/>
      </w:r>
      <w:r w:rsidR="000161DE" w:rsidRPr="000161DE">
        <w:rPr>
          <w:rFonts w:ascii="Times New Roman" w:hAnsi="Times New Roman" w:cs="Times New Roman"/>
          <w:sz w:val="24"/>
        </w:rPr>
        <w:t>(Kuldeep &amp; Saharan, 2016)</w:t>
      </w:r>
      <w:r w:rsidR="000161DE">
        <w:rPr>
          <w:rFonts w:ascii="Times New Roman" w:hAnsi="Times New Roman" w:cs="Times New Roman"/>
          <w:sz w:val="24"/>
          <w:szCs w:val="24"/>
        </w:rPr>
        <w:fldChar w:fldCharType="end"/>
      </w:r>
      <w:r w:rsidRPr="00EB2FE8">
        <w:rPr>
          <w:rFonts w:ascii="Times New Roman" w:hAnsi="Times New Roman" w:cs="Times New Roman"/>
          <w:sz w:val="24"/>
          <w:szCs w:val="24"/>
        </w:rPr>
        <w:t>. Contrarily, in the case of orifice type HC reactors, the effect of the throat length on cavitation behaviour is more obvious because the number of cavities produced in the orifice plate was naturally lower than that in the venturi. More cavities will be created in the lower pressure area as the throat length increases. Higher L/H and W/H ratios have been found to benefit cavitation volume enhancement, though L/H has a less significant effect. As the throat and solid surface (edge) become wider under conditions of higher W/H, more bubbles will be generated and the shear area will also grow</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ADDIN ZOTERO_ITEM CSL_CITATION {"citationID":"7IPAvUf0","properties":{"formattedCitation":"(Abbasi et al., 2020)","plainCitation":"(Abbasi et al., 2020)","noteIndex":0},"citationItems":[{"id":294,"uris":["http://zotero.org/users/local/MITGPSp9/items/ESWCFQPD"],"itemData":{"id":294,"type":"article-journal","container-title":"Ultrasonics Sonochemistry","DOI":"10.1016/j.ultsonch.2020.105088","ISSN":"13504177","journalAbbreviation":"Ultrasonics Sonochemistry","language":"en","page":"105088","source":"DOI.org (Crossref)","title":"A novel method for optimization of slit Venturi dimensions through CFD simulation and RSM design","volume":"67","author":[{"family":"Abbasi","given":"Elahe"},{"family":"Saadat","given":"Solmaz"},{"family":"Karimi Jashni","given":"Ayoub"},{"family":"Shafaei","given":"Mohammad Hadi"}],"issued":{"date-parts":[["2020",10]]}}}],"schema":"https://github.com/citation-style-language/schema/raw/master/csl-citation.json"} </w:instrText>
      </w:r>
      <w:r w:rsidRPr="00EB2FE8">
        <w:rPr>
          <w:rFonts w:ascii="Times New Roman" w:hAnsi="Times New Roman" w:cs="Times New Roman"/>
          <w:sz w:val="24"/>
          <w:szCs w:val="24"/>
        </w:rPr>
        <w:fldChar w:fldCharType="separate"/>
      </w:r>
      <w:r w:rsidRPr="00EB2FE8">
        <w:rPr>
          <w:rFonts w:ascii="Times New Roman" w:hAnsi="Times New Roman" w:cs="Times New Roman"/>
          <w:sz w:val="24"/>
          <w:szCs w:val="24"/>
        </w:rPr>
        <w:t>(Abbasi et al., 2020)</w:t>
      </w:r>
      <w:r w:rsidRPr="00EB2FE8">
        <w:rPr>
          <w:rFonts w:ascii="Times New Roman" w:hAnsi="Times New Roman" w:cs="Times New Roman"/>
          <w:sz w:val="24"/>
          <w:szCs w:val="24"/>
        </w:rPr>
        <w:fldChar w:fldCharType="end"/>
      </w:r>
      <w:r w:rsidRPr="00EB2FE8">
        <w:rPr>
          <w:rFonts w:ascii="Times New Roman" w:hAnsi="Times New Roman" w:cs="Times New Roman"/>
          <w:sz w:val="24"/>
          <w:szCs w:val="24"/>
        </w:rPr>
        <w:t>.</w:t>
      </w:r>
    </w:p>
    <w:p w14:paraId="4AADB821" w14:textId="1B11BE1F" w:rsidR="00AA72AC" w:rsidRPr="00EB2FE8" w:rsidRDefault="00952265" w:rsidP="00B351FE">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1.2 </w:t>
      </w:r>
      <w:r w:rsidR="00AA72AC" w:rsidRPr="00EB2FE8">
        <w:rPr>
          <w:rFonts w:ascii="Times New Roman" w:hAnsi="Times New Roman" w:cs="Times New Roman"/>
          <w:b/>
          <w:bCs/>
          <w:sz w:val="24"/>
          <w:szCs w:val="24"/>
        </w:rPr>
        <w:t>Divergence angle’s effect:</w:t>
      </w:r>
    </w:p>
    <w:p w14:paraId="7172318C" w14:textId="4B427053" w:rsidR="00AA72AC" w:rsidRPr="00EB2FE8" w:rsidRDefault="00AA72AC" w:rsidP="00AA72AC">
      <w:pPr>
        <w:jc w:val="both"/>
        <w:rPr>
          <w:rFonts w:ascii="Times New Roman" w:hAnsi="Times New Roman" w:cs="Times New Roman"/>
          <w:sz w:val="24"/>
          <w:szCs w:val="24"/>
        </w:rPr>
      </w:pPr>
      <w:r w:rsidRPr="00EB2FE8">
        <w:rPr>
          <w:rFonts w:ascii="Times New Roman" w:hAnsi="Times New Roman" w:cs="Times New Roman"/>
          <w:sz w:val="24"/>
          <w:szCs w:val="24"/>
        </w:rPr>
        <w:t xml:space="preserve">The number of cavities produced and their dynamic behaviour in the venturi are primarily influenced by the size and shape of the throat and convergent section. The total impact of cavitation depends on how many cavities are created and how strongly they collapse </w:t>
      </w:r>
      <w:r w:rsidR="00F86081">
        <w:rPr>
          <w:rFonts w:ascii="Times New Roman" w:hAnsi="Times New Roman" w:cs="Times New Roman"/>
          <w:sz w:val="24"/>
          <w:szCs w:val="24"/>
        </w:rPr>
        <w:fldChar w:fldCharType="begin"/>
      </w:r>
      <w:r w:rsidR="00F86081">
        <w:rPr>
          <w:rFonts w:ascii="Times New Roman" w:hAnsi="Times New Roman" w:cs="Times New Roman"/>
          <w:sz w:val="24"/>
          <w:szCs w:val="24"/>
        </w:rPr>
        <w:instrText xml:space="preserve"> ADDIN ZOTERO_ITEM CSL_CITATION {"citationID":"xLddIB8N","properties":{"formattedCitation":"(Kumar &amp; Pandit, 1999)","plainCitation":"(Kumar &amp; Pandit, 1999)","noteIndex":0},"citationItems":[{"id":299,"uris":["http://zotero.org/users/local/MITGPSp9/items/AE7TRRH3"],"itemData":{"id":299,"type":"article-journal","DOI":"https://doi.org/10.1002/(SICI)1521-4125(199912)22:12%3C1017::AID-CEAT1017%3E3.0.CO;2-L","issue":"12","page":"1017-1027","title":"Modeling Hydrodynamic Cavitation","volume":"22","author":[{"family":"Kumar","given":"P.S."},{"family":"Pandit","given":"A.B."}],"issued":{"date-parts":[["1999",12]]}}}],"schema":"https://github.com/citation-style-language/schema/raw/master/csl-citation.json"} </w:instrText>
      </w:r>
      <w:r w:rsidR="00F86081">
        <w:rPr>
          <w:rFonts w:ascii="Times New Roman" w:hAnsi="Times New Roman" w:cs="Times New Roman"/>
          <w:sz w:val="24"/>
          <w:szCs w:val="24"/>
        </w:rPr>
        <w:fldChar w:fldCharType="separate"/>
      </w:r>
      <w:r w:rsidR="00F86081" w:rsidRPr="00F86081">
        <w:rPr>
          <w:rFonts w:ascii="Times New Roman" w:hAnsi="Times New Roman" w:cs="Times New Roman"/>
          <w:sz w:val="24"/>
        </w:rPr>
        <w:t>(Kumar &amp; Pandit, 1999)</w:t>
      </w:r>
      <w:r w:rsidR="00F86081">
        <w:rPr>
          <w:rFonts w:ascii="Times New Roman" w:hAnsi="Times New Roman" w:cs="Times New Roman"/>
          <w:sz w:val="24"/>
          <w:szCs w:val="24"/>
        </w:rPr>
        <w:fldChar w:fldCharType="end"/>
      </w:r>
      <w:r w:rsidRPr="00EB2FE8">
        <w:rPr>
          <w:rFonts w:ascii="Times New Roman" w:hAnsi="Times New Roman" w:cs="Times New Roman"/>
          <w:sz w:val="24"/>
          <w:szCs w:val="24"/>
        </w:rPr>
        <w:t xml:space="preserve">. Additionally, the shape of the divergent section affects the maximum size of the cavities that can form as well as how long they can last. The divergent section's design prevents early cavity collapse. The pressure recovery rate of venturi type HC devices is significantly influenced by the divergence angle. When the divergence angle is greater, the cavity quickly collapses, whereas when it is smaller, pressure recovery is smooth and the cavity can grow more easily </w:t>
      </w:r>
      <w:r w:rsidR="00F86081">
        <w:rPr>
          <w:rFonts w:ascii="Times New Roman" w:hAnsi="Times New Roman" w:cs="Times New Roman"/>
          <w:sz w:val="24"/>
          <w:szCs w:val="24"/>
        </w:rPr>
        <w:fldChar w:fldCharType="begin"/>
      </w:r>
      <w:r w:rsidR="00F86081">
        <w:rPr>
          <w:rFonts w:ascii="Times New Roman" w:hAnsi="Times New Roman" w:cs="Times New Roman"/>
          <w:sz w:val="24"/>
          <w:szCs w:val="24"/>
        </w:rPr>
        <w:instrText xml:space="preserve"> ADDIN ZOTERO_ITEM CSL_CITATION {"citationID":"MxeWHNBf","properties":{"unsorted":true,"formattedCitation":"(Rajoriya et al., 2016)","plainCitation":"(Rajoriya et al., 2016)","noteIndex":0},"citationItems":[{"id":300,"uris":["http://zotero.org/users/local/MITGPSp9/items/BQHKNCI2"],"itemData":{"id":300,"type":"article-journal","container-title":"Reviews in Chemical Engineering","DOI":"10.1515/revce-2015-0075","ISSN":"2191-0235, 0167-8299","issue":"4","source":"DOI.org (Crossref)","title":"Hydrodynamic cavitation: an advanced oxidation process for the degradation of bio-refractory pollutants","title-short":"Hydrodynamic cavitation","URL":"https://www.degruyter.com/document/doi/10.1515/revce-2015-0075/html","volume":"32","author":[{"family":"Rajoriya","given":"Sunil"},{"family":"Carpenter","given":"Jitendra"},{"family":"Saharan","given":"Virendra Kumar"},{"family":"Pandit","given":"Aniruddha B."}],"accessed":{"date-parts":[["2023",8,29]]},"issued":{"date-parts":[["2016",1,1]]}}}],"schema":"https://github.com/citation-style-language/schema/raw/master/csl-citation.json"} </w:instrText>
      </w:r>
      <w:r w:rsidR="00F86081">
        <w:rPr>
          <w:rFonts w:ascii="Times New Roman" w:hAnsi="Times New Roman" w:cs="Times New Roman"/>
          <w:sz w:val="24"/>
          <w:szCs w:val="24"/>
        </w:rPr>
        <w:fldChar w:fldCharType="separate"/>
      </w:r>
      <w:r w:rsidR="00F86081" w:rsidRPr="00F86081">
        <w:rPr>
          <w:rFonts w:ascii="Times New Roman" w:hAnsi="Times New Roman" w:cs="Times New Roman"/>
          <w:sz w:val="24"/>
        </w:rPr>
        <w:t>(Rajoriya et al., 2016)</w:t>
      </w:r>
      <w:r w:rsidR="00F86081">
        <w:rPr>
          <w:rFonts w:ascii="Times New Roman" w:hAnsi="Times New Roman" w:cs="Times New Roman"/>
          <w:sz w:val="24"/>
          <w:szCs w:val="24"/>
        </w:rPr>
        <w:fldChar w:fldCharType="end"/>
      </w:r>
      <w:r w:rsidRPr="00EB2FE8">
        <w:rPr>
          <w:rFonts w:ascii="Times New Roman" w:hAnsi="Times New Roman" w:cs="Times New Roman"/>
          <w:sz w:val="24"/>
          <w:szCs w:val="24"/>
        </w:rPr>
        <w:t xml:space="preserve">. </w:t>
      </w:r>
      <w:r w:rsidR="00BC14BE" w:rsidRPr="00EB2FE8">
        <w:rPr>
          <w:rFonts w:ascii="Times New Roman" w:hAnsi="Times New Roman" w:cs="Times New Roman"/>
          <w:sz w:val="24"/>
          <w:szCs w:val="24"/>
        </w:rPr>
        <w:t xml:space="preserve"> </w:t>
      </w:r>
      <w:r w:rsidRPr="00EB2FE8">
        <w:rPr>
          <w:rFonts w:ascii="Times New Roman" w:hAnsi="Times New Roman" w:cs="Times New Roman"/>
          <w:sz w:val="24"/>
          <w:szCs w:val="24"/>
        </w:rPr>
        <w:t>The pressure recovery rate typically rises as the divergence angle rises.</w:t>
      </w:r>
    </w:p>
    <w:p w14:paraId="3B28C0F0" w14:textId="77777777" w:rsidR="000161DE" w:rsidRDefault="000161DE" w:rsidP="00B351FE">
      <w:pPr>
        <w:jc w:val="both"/>
        <w:rPr>
          <w:rFonts w:ascii="Times New Roman" w:hAnsi="Times New Roman" w:cs="Times New Roman"/>
          <w:sz w:val="24"/>
          <w:szCs w:val="24"/>
        </w:rPr>
      </w:pPr>
      <w:r w:rsidRPr="002F58A4">
        <w:rPr>
          <w:rFonts w:ascii="Times New Roman" w:hAnsi="Times New Roman" w:cs="Times New Roman"/>
          <w:sz w:val="24"/>
          <w:szCs w:val="24"/>
        </w:rPr>
        <w:t xml:space="preserve">To maximise the pressure recovery rate, Kuldeep and Kumar simulated three different half divergence angles of 5.5°, 6.5°, and 7.5°. The maximum cavitation yield was found to be achievable at a half divergence angle of 6.5°, as opposed to the other half of the divergence angle discussed. The cavities abruptly collapsed due to the large divergence angle. If the divergence angle had been smaller, the pressure recovery would have been smooth and the cavities would have grown to their largest size before rupturing, producing higher </w:t>
      </w:r>
      <w:proofErr w:type="spellStart"/>
      <w:r w:rsidRPr="002F58A4">
        <w:rPr>
          <w:rFonts w:ascii="Times New Roman" w:hAnsi="Times New Roman" w:cs="Times New Roman"/>
          <w:sz w:val="24"/>
          <w:szCs w:val="24"/>
        </w:rPr>
        <w:t>cavitational</w:t>
      </w:r>
      <w:proofErr w:type="spellEnd"/>
      <w:r w:rsidRPr="002F58A4">
        <w:rPr>
          <w:rFonts w:ascii="Times New Roman" w:hAnsi="Times New Roman" w:cs="Times New Roman"/>
          <w:sz w:val="24"/>
          <w:szCs w:val="24"/>
        </w:rPr>
        <w:t xml:space="preserve"> intensities</w:t>
      </w:r>
      <w:r w:rsidRPr="002F58A4">
        <w:rPr>
          <w:rFonts w:ascii="Times New Roman" w:hAnsi="Times New Roman" w:cs="Times New Roman"/>
          <w:sz w:val="24"/>
          <w:szCs w:val="24"/>
        </w:rPr>
        <w:fldChar w:fldCharType="begin"/>
      </w:r>
      <w:r w:rsidRPr="002F58A4">
        <w:rPr>
          <w:rFonts w:ascii="Times New Roman" w:hAnsi="Times New Roman" w:cs="Times New Roman"/>
          <w:sz w:val="24"/>
          <w:szCs w:val="24"/>
        </w:rPr>
        <w:instrText xml:space="preserve"> ADDIN ZOTERO_ITEM CSL_CITATION {"citationID":"m6gYYo60","properties":{"formattedCitation":"(Kuldeep &amp; Saharan, 2016)","plainCitation":"(Kuldeep &amp; Saharan, 2016)","noteIndex":0},"citationItems":[{"id":297,"uris":["http://zotero.org/users/local/MITGPSp9/items/DA7FD6U8"],"itemData":{"id":297,"type":"article-journal","container-title":"Journal of Hydrodynamics","DOI":"10.1016/S1001-6058(16)60631-5","ISSN":"1001-6058, 1878-0342","issue":"2","journalAbbreviation":"J Hydrodyn","language":"en","page":"293-305","source":"DOI.org (Crossref)","title":"Computational study of different venturi and orifice type hydrodynamic cavitating devices","volume":"28","author":[{"literal":"Kuldeep"},{"family":"Saharan","given":"Virendra Kumar"}],"issued":{"date-parts":[["2016",4]]}}}],"schema":"https://github.com/citation-style-language/schema/raw/master/csl-citation.json"} </w:instrText>
      </w:r>
      <w:r w:rsidRPr="002F58A4">
        <w:rPr>
          <w:rFonts w:ascii="Times New Roman" w:hAnsi="Times New Roman" w:cs="Times New Roman"/>
          <w:sz w:val="24"/>
          <w:szCs w:val="24"/>
        </w:rPr>
        <w:fldChar w:fldCharType="separate"/>
      </w:r>
      <w:r w:rsidRPr="002F58A4">
        <w:rPr>
          <w:rFonts w:ascii="Times New Roman" w:hAnsi="Times New Roman" w:cs="Times New Roman"/>
          <w:sz w:val="24"/>
        </w:rPr>
        <w:t>(Kuldeep &amp; Saharan, 2016)</w:t>
      </w:r>
      <w:r w:rsidRPr="002F58A4">
        <w:rPr>
          <w:rFonts w:ascii="Times New Roman" w:hAnsi="Times New Roman" w:cs="Times New Roman"/>
          <w:sz w:val="24"/>
          <w:szCs w:val="24"/>
        </w:rPr>
        <w:fldChar w:fldCharType="end"/>
      </w:r>
    </w:p>
    <w:p w14:paraId="70E6112D" w14:textId="57BAFA7F" w:rsidR="00B351FE" w:rsidRPr="00EB2FE8" w:rsidRDefault="00952265" w:rsidP="00B351FE">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2 </w:t>
      </w:r>
      <w:r w:rsidR="00B351FE" w:rsidRPr="00EB2FE8">
        <w:rPr>
          <w:rFonts w:ascii="Times New Roman" w:hAnsi="Times New Roman" w:cs="Times New Roman"/>
          <w:b/>
          <w:bCs/>
          <w:sz w:val="24"/>
          <w:szCs w:val="24"/>
        </w:rPr>
        <w:t>Orifice type HC reactor</w:t>
      </w:r>
    </w:p>
    <w:p w14:paraId="08A307EB" w14:textId="76C12CFE" w:rsidR="001368C8" w:rsidRPr="00EB2FE8" w:rsidRDefault="00073790" w:rsidP="006F1140">
      <w:pPr>
        <w:jc w:val="both"/>
        <w:rPr>
          <w:rFonts w:ascii="Times New Roman" w:hAnsi="Times New Roman" w:cs="Times New Roman"/>
          <w:sz w:val="24"/>
          <w:szCs w:val="24"/>
        </w:rPr>
      </w:pPr>
      <w:r w:rsidRPr="00EB2FE8">
        <w:rPr>
          <w:rFonts w:ascii="Times New Roman" w:hAnsi="Times New Roman" w:cs="Times New Roman"/>
          <w:sz w:val="24"/>
          <w:szCs w:val="24"/>
        </w:rPr>
        <w:lastRenderedPageBreak/>
        <w:t xml:space="preserve">The orifice plate has received extensive research due to its ability to produce intense cavitation conditions more efficiently than other HC devices. In a given cross-sectional area of the pipe, the orifice plate can accommodate more holes and is simple and straightforward to design. Contrary to the venturi, which has smooth converging and diverging sections, the sudden contraction and divergence of an orifice causes temporary cavitation. Additionally, the pipeline's sudden expansion causes the pressure to recover right away, which causes the cavity to collapse quickly and intensely. A significant amount of energy is lost as a result of the boundary layer separation that takes place as the liquid moves through the constriction, which results in a persistent pressure drop. As a result, a fluid turbulence of extremely high intensity develops downstream of the constriction. Its intensity is influenced by the size of the pressure drop, which is in turn influenced by the constriction's geometry and the liquid's flow conditions, or the scale of turbulence </w:t>
      </w:r>
      <w:r w:rsidR="00F86081">
        <w:rPr>
          <w:rFonts w:ascii="Times New Roman" w:hAnsi="Times New Roman" w:cs="Times New Roman"/>
          <w:sz w:val="24"/>
          <w:szCs w:val="24"/>
        </w:rPr>
        <w:fldChar w:fldCharType="begin"/>
      </w:r>
      <w:r w:rsidR="00F86081">
        <w:rPr>
          <w:rFonts w:ascii="Times New Roman" w:hAnsi="Times New Roman" w:cs="Times New Roman"/>
          <w:sz w:val="24"/>
          <w:szCs w:val="24"/>
        </w:rPr>
        <w:instrText xml:space="preserve"> ADDIN ZOTERO_ITEM CSL_CITATION {"citationID":"XPS86kB9","properties":{"formattedCitation":"(Adna\\uc0\\u273{}evic et al., 2019)","plainCitation":"(Adnađevic et al., 2019)","noteIndex":0},"citationItems":[{"id":301,"uris":["http://zotero.org/users/local/MITGPSp9/items/WJG8TRSZ"],"itemData":{"id":301,"type":"article-journal","container-title":"Russian Journal of Physical Chemistry A","DOI":"10.1134/S003602441913003X","ISSN":"0036-0244, 1531-863X","issue":"13","journalAbbreviation":"Russ. J. Phys. Chem.","language":"en","page":"2650-2655","source":"DOI.org (Crossref)","title":"Removal of Diuron from Waste Waters by Hydrodynamic Cavitation","volume":"93","author":[{"family":"Adnađevic","given":"B. K."},{"family":"Jovanovic","given":"J. D."},{"family":"Petkovic","given":"S. D."},{"family":"Rankovic","given":"D. P."}],"issued":{"date-parts":[["2019",12]]}}}],"schema":"https://github.com/citation-style-language/schema/raw/master/csl-citation.json"} </w:instrText>
      </w:r>
      <w:r w:rsidR="00F86081">
        <w:rPr>
          <w:rFonts w:ascii="Times New Roman" w:hAnsi="Times New Roman" w:cs="Times New Roman"/>
          <w:sz w:val="24"/>
          <w:szCs w:val="24"/>
        </w:rPr>
        <w:fldChar w:fldCharType="separate"/>
      </w:r>
      <w:r w:rsidR="00F86081" w:rsidRPr="00F86081">
        <w:rPr>
          <w:rFonts w:ascii="Times New Roman" w:hAnsi="Times New Roman" w:cs="Times New Roman"/>
          <w:kern w:val="0"/>
          <w:sz w:val="24"/>
          <w:szCs w:val="24"/>
        </w:rPr>
        <w:t>(Adnađevic et al., 2019)</w:t>
      </w:r>
      <w:r w:rsidR="00F86081">
        <w:rPr>
          <w:rFonts w:ascii="Times New Roman" w:hAnsi="Times New Roman" w:cs="Times New Roman"/>
          <w:sz w:val="24"/>
          <w:szCs w:val="24"/>
        </w:rPr>
        <w:fldChar w:fldCharType="end"/>
      </w:r>
      <w:r w:rsidRPr="00EB2FE8">
        <w:rPr>
          <w:rFonts w:ascii="Times New Roman" w:hAnsi="Times New Roman" w:cs="Times New Roman"/>
          <w:sz w:val="24"/>
          <w:szCs w:val="24"/>
        </w:rPr>
        <w:t xml:space="preserve">. A higher intensity of cavitation or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yield can be attained by modifying the geometric properties of the orifice plate (such as the number of holes, hole size, and shape of the orifice).</w:t>
      </w:r>
    </w:p>
    <w:p w14:paraId="191B612C" w14:textId="64958959" w:rsidR="009541F6" w:rsidRPr="00EB2FE8" w:rsidRDefault="009541F6" w:rsidP="009541F6">
      <w:pPr>
        <w:jc w:val="both"/>
        <w:rPr>
          <w:rFonts w:ascii="Times New Roman" w:hAnsi="Times New Roman" w:cs="Times New Roman"/>
          <w:sz w:val="24"/>
          <w:szCs w:val="24"/>
        </w:rPr>
      </w:pPr>
      <w:r w:rsidRPr="00EB2FE8">
        <w:rPr>
          <w:rFonts w:ascii="Times New Roman" w:hAnsi="Times New Roman" w:cs="Times New Roman"/>
          <w:sz w:val="24"/>
          <w:szCs w:val="24"/>
        </w:rPr>
        <w:t xml:space="preserve">Orifice plates can be classified as either single-hole orifice plates or multiple-hole orifice plates depending on how many holes they have. For the same flow area, the multiple-hole orifice plate can produce more cavitation than a single-hole orifice because, in the case of a large number of cavitation holes, a large number of cavities will be produced </w:t>
      </w:r>
      <w:r w:rsidR="00F86081">
        <w:rPr>
          <w:rFonts w:ascii="Times New Roman" w:hAnsi="Times New Roman" w:cs="Times New Roman"/>
          <w:sz w:val="24"/>
          <w:szCs w:val="24"/>
        </w:rPr>
        <w:fldChar w:fldCharType="begin"/>
      </w:r>
      <w:r w:rsidR="00F86081">
        <w:rPr>
          <w:rFonts w:ascii="Times New Roman" w:hAnsi="Times New Roman" w:cs="Times New Roman"/>
          <w:sz w:val="24"/>
          <w:szCs w:val="24"/>
        </w:rPr>
        <w:instrText xml:space="preserve"> ADDIN ZOTERO_ITEM CSL_CITATION {"citationID":"RM2A5iu0","properties":{"formattedCitation":"(Rajoriya et al., 2016)","plainCitation":"(Rajoriya et al., 2016)","noteIndex":0},"citationItems":[{"id":300,"uris":["http://zotero.org/users/local/MITGPSp9/items/BQHKNCI2"],"itemData":{"id":300,"type":"article-journal","container-title":"Reviews in Chemical Engineering","DOI":"10.1515/revce-2015-0075","ISSN":"2191-0235, 0167-8299","issue":"4","source":"DOI.org (Crossref)","title":"Hydrodynamic cavitation: an advanced oxidation process for the degradation of bio-refractory pollutants","title-short":"Hydrodynamic cavitation","URL":"https://www.degruyter.com/document/doi/10.1515/revce-2015-0075/html","volume":"32","author":[{"family":"Rajoriya","given":"Sunil"},{"family":"Carpenter","given":"Jitendra"},{"family":"Saharan","given":"Virendra Kumar"},{"family":"Pandit","given":"Aniruddha B."}],"accessed":{"date-parts":[["2023",8,29]]},"issued":{"date-parts":[["2016",1,1]]}}}],"schema":"https://github.com/citation-style-language/schema/raw/master/csl-citation.json"} </w:instrText>
      </w:r>
      <w:r w:rsidR="00F86081">
        <w:rPr>
          <w:rFonts w:ascii="Times New Roman" w:hAnsi="Times New Roman" w:cs="Times New Roman"/>
          <w:sz w:val="24"/>
          <w:szCs w:val="24"/>
        </w:rPr>
        <w:fldChar w:fldCharType="separate"/>
      </w:r>
      <w:r w:rsidR="00F86081" w:rsidRPr="00F86081">
        <w:rPr>
          <w:rFonts w:ascii="Times New Roman" w:hAnsi="Times New Roman" w:cs="Times New Roman"/>
          <w:sz w:val="24"/>
        </w:rPr>
        <w:t>(Rajoriya et al., 2016)</w:t>
      </w:r>
      <w:r w:rsidR="00F86081">
        <w:rPr>
          <w:rFonts w:ascii="Times New Roman" w:hAnsi="Times New Roman" w:cs="Times New Roman"/>
          <w:sz w:val="24"/>
          <w:szCs w:val="24"/>
        </w:rPr>
        <w:fldChar w:fldCharType="end"/>
      </w:r>
      <w:r w:rsidRPr="00EB2FE8">
        <w:rPr>
          <w:rFonts w:ascii="Times New Roman" w:hAnsi="Times New Roman" w:cs="Times New Roman"/>
          <w:sz w:val="24"/>
          <w:szCs w:val="24"/>
        </w:rPr>
        <w:t xml:space="preserve">. The number of holes, the size and shape of the holes, and the arrangement of the holes are all crucial considerations in the design of the multiple-hole orifice plate. The following factors are typically the main focus of research on the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effect of the orifice plate: 1. The proportion of the entire perimeter to the entire flow area (α); 2. The proportion of the pipe's throat to its cross-sectional area (β). </w:t>
      </w:r>
    </w:p>
    <w:p w14:paraId="2DBA156F" w14:textId="2A80372C" w:rsidR="00BC14BE" w:rsidRPr="00EB2FE8" w:rsidRDefault="00952265" w:rsidP="009541F6">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2.1 </w:t>
      </w:r>
      <w:r w:rsidR="00BC14BE" w:rsidRPr="00EB2FE8">
        <w:rPr>
          <w:rFonts w:ascii="Times New Roman" w:hAnsi="Times New Roman" w:cs="Times New Roman"/>
          <w:b/>
          <w:bCs/>
          <w:sz w:val="24"/>
          <w:szCs w:val="24"/>
        </w:rPr>
        <w:t xml:space="preserve">Total perimeter to total flow area(α) ratio’s effect </w:t>
      </w:r>
    </w:p>
    <w:p w14:paraId="66F2AC6F" w14:textId="37B4890A" w:rsidR="00EE7B4A" w:rsidRPr="00EB2FE8" w:rsidRDefault="00BC14BE" w:rsidP="00EE7B4A">
      <w:pPr>
        <w:jc w:val="both"/>
        <w:rPr>
          <w:rFonts w:ascii="Times New Roman" w:hAnsi="Times New Roman" w:cs="Times New Roman"/>
          <w:sz w:val="24"/>
          <w:szCs w:val="24"/>
        </w:rPr>
      </w:pPr>
      <w:r w:rsidRPr="00EB2FE8">
        <w:rPr>
          <w:rFonts w:ascii="Times New Roman" w:hAnsi="Times New Roman" w:cs="Times New Roman"/>
          <w:sz w:val="24"/>
          <w:szCs w:val="24"/>
        </w:rPr>
        <w:t xml:space="preserve">The parameter, which measures the impact of the orifice plate geometry, is defined as the ratio of the total perimeter of the hole to the total flow area. Two crucial factors for the design of orifice-type HC devices are the total perimeter of the hole and the total flow area. The shear layer's area is indicated by the hole's overall perimeter. It is discovered that the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yield is significantly influenced by the shear layer's turbulence and the area it occupies. The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activity is facilitated by the expansion of the holes' overall perimeter </w:t>
      </w:r>
      <w:r w:rsidR="004E7D70">
        <w:rPr>
          <w:rFonts w:ascii="Times New Roman" w:hAnsi="Times New Roman" w:cs="Times New Roman"/>
          <w:sz w:val="24"/>
          <w:szCs w:val="24"/>
        </w:rPr>
        <w:fldChar w:fldCharType="begin"/>
      </w:r>
      <w:r w:rsidR="004E7D70">
        <w:rPr>
          <w:rFonts w:ascii="Times New Roman" w:hAnsi="Times New Roman" w:cs="Times New Roman"/>
          <w:sz w:val="24"/>
          <w:szCs w:val="24"/>
        </w:rPr>
        <w:instrText xml:space="preserve"> ADDIN ZOTERO_ITEM CSL_CITATION {"citationID":"RLDtmi8Z","properties":{"formattedCitation":"(Song et al., 2019)","plainCitation":"(Song et al., 2019)","noteIndex":0},"citationItems":[{"id":302,"uris":["http://zotero.org/users/local/MITGPSp9/items/TB4XK7S2"],"itemData":{"id":302,"type":"article-journal","container-title":"Chemical Engineering Journal","DOI":"10.1016/j.cej.2019.05.094","ISSN":"13858947","journalAbbreviation":"Chemical Engineering Journal","language":"en","page":"767-779","source":"DOI.org (Crossref)","title":"Ultra-high efficient hydrodynamic cavitation enhanced oxidation of nitric oxide with chlorine dioxide","volume":"373","author":[{"family":"Song","given":"Liguo"},{"family":"Yang","given":"Jingang"},{"family":"Yu","given":"Shubo"},{"family":"Xu","given":"Minyi"},{"family":"Liang","given":"Yuanchuang"},{"family":"Pan","given":"Xinxiang"},{"family":"Yao","given":"Li"}],"issued":{"date-parts":[["2019",10]]}}}],"schema":"https://github.com/citation-style-language/schema/raw/master/csl-citation.json"} </w:instrText>
      </w:r>
      <w:r w:rsidR="004E7D70">
        <w:rPr>
          <w:rFonts w:ascii="Times New Roman" w:hAnsi="Times New Roman" w:cs="Times New Roman"/>
          <w:sz w:val="24"/>
          <w:szCs w:val="24"/>
        </w:rPr>
        <w:fldChar w:fldCharType="separate"/>
      </w:r>
      <w:r w:rsidR="004E7D70" w:rsidRPr="004E7D70">
        <w:rPr>
          <w:rFonts w:ascii="Times New Roman" w:hAnsi="Times New Roman" w:cs="Times New Roman"/>
          <w:sz w:val="24"/>
        </w:rPr>
        <w:t>(Song et al., 2019)</w:t>
      </w:r>
      <w:r w:rsidR="004E7D70">
        <w:rPr>
          <w:rFonts w:ascii="Times New Roman" w:hAnsi="Times New Roman" w:cs="Times New Roman"/>
          <w:sz w:val="24"/>
          <w:szCs w:val="24"/>
        </w:rPr>
        <w:fldChar w:fldCharType="end"/>
      </w:r>
      <w:r w:rsidRPr="00EB2FE8">
        <w:rPr>
          <w:rFonts w:ascii="Times New Roman" w:hAnsi="Times New Roman" w:cs="Times New Roman"/>
          <w:sz w:val="24"/>
          <w:szCs w:val="24"/>
        </w:rPr>
        <w:t>.</w:t>
      </w:r>
      <w:r w:rsidR="00EE7B4A" w:rsidRPr="00EB2FE8">
        <w:rPr>
          <w:rFonts w:ascii="Times New Roman" w:hAnsi="Times New Roman" w:cs="Times New Roman"/>
          <w:sz w:val="24"/>
          <w:szCs w:val="24"/>
        </w:rPr>
        <w:t xml:space="preserve"> The total flow area determines the fluid flow rate, which in turn determines the number of passes the fluid makes through the orifice during a given operating period. The quantity of holes and the diameter of the holes affect both the overall perimeter and the overall flow area.</w:t>
      </w:r>
    </w:p>
    <w:p w14:paraId="79AEB54E" w14:textId="4284210C" w:rsidR="00BC14BE" w:rsidRPr="00EB2FE8" w:rsidRDefault="00EE7B4A" w:rsidP="00EE7B4A">
      <w:pPr>
        <w:jc w:val="both"/>
        <w:rPr>
          <w:rFonts w:ascii="Times New Roman" w:hAnsi="Times New Roman" w:cs="Times New Roman"/>
          <w:sz w:val="24"/>
          <w:szCs w:val="24"/>
        </w:rPr>
      </w:pPr>
      <w:r w:rsidRPr="00EB2FE8">
        <w:rPr>
          <w:rFonts w:ascii="Times New Roman" w:hAnsi="Times New Roman" w:cs="Times New Roman"/>
          <w:sz w:val="24"/>
          <w:szCs w:val="24"/>
        </w:rPr>
        <w:t xml:space="preserve">The definition of parameter quantifies the impact of the geometry of HC devices on cavitation behaviour and improves the understanding of the analysis of the geometry parameter's impact on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yield. The orifice plate's hole size, shape, and number are what determine it. In order to maximise the extraction of internal lipids from wet microalgae, Lee et al.  optimised the HC devices, which included 12 different orifice plates, based on and values. They also conducted a correlation analysis of various parameters, including flux, the flow rate at the orifice plate, the number of rotations per minute, and </w:t>
      </w:r>
      <w:proofErr w:type="spellStart"/>
      <w:r w:rsidRPr="00EB2FE8">
        <w:rPr>
          <w:rFonts w:ascii="Times New Roman" w:hAnsi="Times New Roman" w:cs="Times New Roman"/>
          <w:sz w:val="24"/>
          <w:szCs w:val="24"/>
        </w:rPr>
        <w:t>Cv</w:t>
      </w:r>
      <w:proofErr w:type="spellEnd"/>
      <w:r w:rsidR="004E7D70">
        <w:rPr>
          <w:rFonts w:ascii="Times New Roman" w:hAnsi="Times New Roman" w:cs="Times New Roman"/>
          <w:sz w:val="24"/>
          <w:szCs w:val="24"/>
        </w:rPr>
        <w:t xml:space="preserve"> </w:t>
      </w:r>
      <w:r w:rsidR="004E7D70">
        <w:rPr>
          <w:rFonts w:ascii="Times New Roman" w:hAnsi="Times New Roman" w:cs="Times New Roman"/>
          <w:sz w:val="24"/>
          <w:szCs w:val="24"/>
        </w:rPr>
        <w:fldChar w:fldCharType="begin"/>
      </w:r>
      <w:r w:rsidR="004E7D70">
        <w:rPr>
          <w:rFonts w:ascii="Times New Roman" w:hAnsi="Times New Roman" w:cs="Times New Roman"/>
          <w:sz w:val="24"/>
          <w:szCs w:val="24"/>
        </w:rPr>
        <w:instrText xml:space="preserve"> ADDIN ZOTERO_ITEM CSL_CITATION {"citationID":"molvMqcU","properties":{"formattedCitation":"(Lee et al., 2011)","plainCitation":"(Lee et al., 2011)","noteIndex":0},"citationItems":[{"id":187,"uris":["http://zotero.org/users/local/MITGPSp9/items/WAYUDXBM"],"itemData":{"id":187,"type":"article-journal","container-title":"Journal of Visualization","DOI":"10.1007/s12650-011-0094-x","ISSN":"1343-8875, 1875-8975","issue":"4","journalAbbreviation":"J Vis","language":"en","page":"331-337","source":"DOI.org (Crossref)","title":"Dynamics of laser-induced bubble collapse visualized by time-resolved optical shadowgraph","volume":"14","author":[{"family":"Lee","given":"Hyunhee"},{"family":"Gojani","given":"Ardian B."},{"family":"Han","given":"Tae-hee"},{"family":"Yoh","given":"Jack J."}],"issued":{"date-parts":[["2011",12]]}}}],"schema":"https://github.com/citation-style-language/schema/raw/master/csl-citation.json"} </w:instrText>
      </w:r>
      <w:r w:rsidR="004E7D70">
        <w:rPr>
          <w:rFonts w:ascii="Times New Roman" w:hAnsi="Times New Roman" w:cs="Times New Roman"/>
          <w:sz w:val="24"/>
          <w:szCs w:val="24"/>
        </w:rPr>
        <w:fldChar w:fldCharType="separate"/>
      </w:r>
      <w:r w:rsidR="004E7D70" w:rsidRPr="004E7D70">
        <w:rPr>
          <w:rFonts w:ascii="Times New Roman" w:hAnsi="Times New Roman" w:cs="Times New Roman"/>
          <w:sz w:val="24"/>
        </w:rPr>
        <w:t>(Lee et al., 2011)</w:t>
      </w:r>
      <w:r w:rsidR="004E7D70">
        <w:rPr>
          <w:rFonts w:ascii="Times New Roman" w:hAnsi="Times New Roman" w:cs="Times New Roman"/>
          <w:sz w:val="24"/>
          <w:szCs w:val="24"/>
        </w:rPr>
        <w:fldChar w:fldCharType="end"/>
      </w:r>
      <w:r w:rsidRPr="00EB2FE8">
        <w:rPr>
          <w:rFonts w:ascii="Times New Roman" w:hAnsi="Times New Roman" w:cs="Times New Roman"/>
          <w:sz w:val="24"/>
          <w:szCs w:val="24"/>
        </w:rPr>
        <w:t xml:space="preserve">. It's interesting to note that neither the highest value of nor the lowest number of cavitations results in the maximum yield of lipids. They explained that this was due to the surge pressure caused by the change in flow rate in the HC reactor and noted that, as the steam fraction and </w:t>
      </w:r>
      <w:r w:rsidRPr="00EB2FE8">
        <w:rPr>
          <w:rFonts w:ascii="Times New Roman" w:hAnsi="Times New Roman" w:cs="Times New Roman"/>
          <w:sz w:val="24"/>
          <w:szCs w:val="24"/>
        </w:rPr>
        <w:lastRenderedPageBreak/>
        <w:t>the number of fluid rotations increased, the oil extraction efficiency increased and the smaller the fluctuating pressure decreased. Therefore, given that has a variety of effects on a process, there might be an ideal value for.</w:t>
      </w:r>
    </w:p>
    <w:p w14:paraId="5388B3CD" w14:textId="3CC49207" w:rsidR="002E4487" w:rsidRPr="00EB2FE8" w:rsidRDefault="00952265" w:rsidP="006F1140">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2.2 </w:t>
      </w:r>
      <w:r w:rsidR="00EE7B4A" w:rsidRPr="00EB2FE8">
        <w:rPr>
          <w:rFonts w:ascii="Times New Roman" w:hAnsi="Times New Roman" w:cs="Times New Roman"/>
          <w:b/>
          <w:bCs/>
          <w:sz w:val="24"/>
          <w:szCs w:val="24"/>
        </w:rPr>
        <w:t>Total flow area to the cross-sectional area of the pipe (β) ratio’s effect</w:t>
      </w:r>
    </w:p>
    <w:p w14:paraId="7807D573" w14:textId="265F7A05" w:rsidR="00EE7B4A" w:rsidRPr="00EB2FE8" w:rsidRDefault="00EE7B4A" w:rsidP="00EE7B4A">
      <w:pPr>
        <w:jc w:val="both"/>
        <w:rPr>
          <w:rFonts w:ascii="Times New Roman" w:hAnsi="Times New Roman" w:cs="Times New Roman"/>
          <w:sz w:val="24"/>
          <w:szCs w:val="24"/>
        </w:rPr>
      </w:pPr>
      <w:r w:rsidRPr="00EB2FE8">
        <w:rPr>
          <w:rFonts w:ascii="Times New Roman" w:hAnsi="Times New Roman" w:cs="Times New Roman"/>
          <w:sz w:val="24"/>
          <w:szCs w:val="24"/>
        </w:rPr>
        <w:t xml:space="preserve">The ratio of the total flow area or the area of the hole opening to the pipe cross-sectional area is another parameter known as β. By altering the diameter and quantity of holes in the plates, it can be changed. When the pipe's diameter is fixed, the value of </w:t>
      </w:r>
      <w:r w:rsidR="00393975" w:rsidRPr="00EB2FE8">
        <w:rPr>
          <w:rFonts w:ascii="Times New Roman" w:hAnsi="Times New Roman" w:cs="Times New Roman"/>
          <w:sz w:val="24"/>
          <w:szCs w:val="24"/>
        </w:rPr>
        <w:t xml:space="preserve">β </w:t>
      </w:r>
      <w:r w:rsidRPr="00EB2FE8">
        <w:rPr>
          <w:rFonts w:ascii="Times New Roman" w:hAnsi="Times New Roman" w:cs="Times New Roman"/>
          <w:sz w:val="24"/>
          <w:szCs w:val="24"/>
        </w:rPr>
        <w:t xml:space="preserve">represents the orifice's effective area, so the flux through the orifice and the number of rotations </w:t>
      </w:r>
      <w:proofErr w:type="gramStart"/>
      <w:r w:rsidRPr="00EB2FE8">
        <w:rPr>
          <w:rFonts w:ascii="Times New Roman" w:hAnsi="Times New Roman" w:cs="Times New Roman"/>
          <w:sz w:val="24"/>
          <w:szCs w:val="24"/>
        </w:rPr>
        <w:t>change</w:t>
      </w:r>
      <w:proofErr w:type="gramEnd"/>
      <w:r w:rsidRPr="00EB2FE8">
        <w:rPr>
          <w:rFonts w:ascii="Times New Roman" w:hAnsi="Times New Roman" w:cs="Times New Roman"/>
          <w:sz w:val="24"/>
          <w:szCs w:val="24"/>
        </w:rPr>
        <w:t xml:space="preserve"> as</w:t>
      </w:r>
      <w:r w:rsidR="00393975" w:rsidRPr="00EB2FE8">
        <w:rPr>
          <w:rFonts w:ascii="Times New Roman" w:hAnsi="Times New Roman" w:cs="Times New Roman"/>
          <w:sz w:val="24"/>
          <w:szCs w:val="24"/>
        </w:rPr>
        <w:t xml:space="preserve"> β</w:t>
      </w:r>
      <w:r w:rsidRPr="00EB2FE8">
        <w:rPr>
          <w:rFonts w:ascii="Times New Roman" w:hAnsi="Times New Roman" w:cs="Times New Roman"/>
          <w:sz w:val="24"/>
          <w:szCs w:val="24"/>
        </w:rPr>
        <w:t xml:space="preserve"> changes. The intensity of the turbulence is typically correlated with the value of, which affects the bubble life. The parameter</w:t>
      </w:r>
      <w:r w:rsidR="00393975" w:rsidRPr="00EB2FE8">
        <w:rPr>
          <w:rFonts w:ascii="Times New Roman" w:hAnsi="Times New Roman" w:cs="Times New Roman"/>
          <w:sz w:val="24"/>
          <w:szCs w:val="24"/>
        </w:rPr>
        <w:t xml:space="preserve"> β</w:t>
      </w:r>
      <w:r w:rsidRPr="00EB2FE8">
        <w:rPr>
          <w:rFonts w:ascii="Times New Roman" w:hAnsi="Times New Roman" w:cs="Times New Roman"/>
          <w:sz w:val="24"/>
          <w:szCs w:val="24"/>
        </w:rPr>
        <w:t xml:space="preserve">'(the </w:t>
      </w:r>
      <w:proofErr w:type="spellStart"/>
      <w:r w:rsidRPr="00EB2FE8">
        <w:rPr>
          <w:rFonts w:ascii="Times New Roman" w:hAnsi="Times New Roman" w:cs="Times New Roman"/>
          <w:sz w:val="24"/>
          <w:szCs w:val="24"/>
        </w:rPr>
        <w:t>vale</w:t>
      </w:r>
      <w:proofErr w:type="spellEnd"/>
      <w:r w:rsidRPr="00EB2FE8">
        <w:rPr>
          <w:rFonts w:ascii="Times New Roman" w:hAnsi="Times New Roman" w:cs="Times New Roman"/>
          <w:sz w:val="24"/>
          <w:szCs w:val="24"/>
        </w:rPr>
        <w:t xml:space="preserve"> of the orifice to pipe diameter ratio) may also be used in place of </w:t>
      </w:r>
      <w:r w:rsidR="00393975" w:rsidRPr="00EB2FE8">
        <w:rPr>
          <w:rFonts w:ascii="Times New Roman" w:hAnsi="Times New Roman" w:cs="Times New Roman"/>
          <w:sz w:val="24"/>
          <w:szCs w:val="24"/>
        </w:rPr>
        <w:t xml:space="preserve">β. For a fixed pipe size, Moholkar and Pandit examined the bubble behaviour for two different values of </w:t>
      </w:r>
      <w:r w:rsidR="001D1D58">
        <w:rPr>
          <w:rFonts w:ascii="Times New Roman" w:hAnsi="Times New Roman" w:cs="Times New Roman"/>
          <w:sz w:val="24"/>
          <w:szCs w:val="24"/>
        </w:rPr>
        <w:t>β</w:t>
      </w:r>
      <w:r w:rsidR="00393975" w:rsidRPr="00EB2FE8">
        <w:rPr>
          <w:rFonts w:ascii="Times New Roman" w:hAnsi="Times New Roman" w:cs="Times New Roman"/>
          <w:sz w:val="24"/>
          <w:szCs w:val="24"/>
        </w:rPr>
        <w:t>'. The findings showed that 'is inversely proportional to the turbulence intensity. When the ratio of the orifice to pipe diameter is 0.5, the permanent head loss is 73% of the pore pressure difference, and when the ratio is 0.75, it is 60% of the pore pressure difference. As the ratio increases, the permanent head loss decreases.</w:t>
      </w:r>
      <w:r w:rsidR="0002340A" w:rsidRPr="00EB2FE8">
        <w:rPr>
          <w:rFonts w:ascii="Times New Roman" w:hAnsi="Times New Roman" w:cs="Times New Roman"/>
          <w:sz w:val="24"/>
          <w:szCs w:val="24"/>
        </w:rPr>
        <w:t xml:space="preserve"> Additionally, for larger</w:t>
      </w:r>
      <w:r w:rsidR="001D1D58">
        <w:rPr>
          <w:rFonts w:ascii="Times New Roman" w:hAnsi="Times New Roman" w:cs="Times New Roman"/>
          <w:sz w:val="24"/>
          <w:szCs w:val="24"/>
        </w:rPr>
        <w:t xml:space="preserve"> β’ </w:t>
      </w:r>
      <w:r w:rsidR="0002340A" w:rsidRPr="00EB2FE8">
        <w:rPr>
          <w:rFonts w:ascii="Times New Roman" w:hAnsi="Times New Roman" w:cs="Times New Roman"/>
          <w:sz w:val="24"/>
          <w:szCs w:val="24"/>
        </w:rPr>
        <w:t>values, the bubble lifetime also increases as the turbulence intensity decreases. When turbulence is present, cavitation happens immediately, and as turbulence increases, the violent collapse of cavities results in pressure pulses of high magnitude</w:t>
      </w:r>
      <w:r w:rsidR="001D1D58">
        <w:rPr>
          <w:rFonts w:ascii="Times New Roman" w:hAnsi="Times New Roman" w:cs="Times New Roman"/>
          <w:sz w:val="24"/>
          <w:szCs w:val="24"/>
        </w:rPr>
        <w:fldChar w:fldCharType="begin"/>
      </w:r>
      <w:r w:rsidR="001D1D58">
        <w:rPr>
          <w:rFonts w:ascii="Times New Roman" w:hAnsi="Times New Roman" w:cs="Times New Roman"/>
          <w:sz w:val="24"/>
          <w:szCs w:val="24"/>
        </w:rPr>
        <w:instrText xml:space="preserve"> ADDIN ZOTERO_ITEM CSL_CITATION {"citationID":"DN0vB7vx","properties":{"formattedCitation":"(Moholkar &amp; Pandit, 1997)","plainCitation":"(Moholkar &amp; Pandit, 1997)","noteIndex":0},"citationItems":[{"id":305,"uris":["http://zotero.org/users/local/MITGPSp9/items/XQACC763"],"itemData":{"id":305,"type":"article-journal","container-title":"AIChE Journal","DOI":"10.1002/aic.690430628","ISSN":"0001-1541, 1547-5905","issue":"6","journalAbbreviation":"AIChE J.","language":"en","page":"1641-1648","source":"DOI.org (Crossref)","title":"Bubble behavior in hydrodynamic cavitation: Effect of turbulence","title-short":"Bubble behavior in hydrodynamic cavitation","volume":"43","author":[{"family":"Moholkar","given":"Vijayanand S."},{"family":"Pandit","given":"Aniruddha B."}],"issued":{"date-parts":[["1997",6]]}}}],"schema":"https://github.com/citation-style-language/schema/raw/master/csl-citation.json"} </w:instrText>
      </w:r>
      <w:r w:rsidR="001D1D58">
        <w:rPr>
          <w:rFonts w:ascii="Times New Roman" w:hAnsi="Times New Roman" w:cs="Times New Roman"/>
          <w:sz w:val="24"/>
          <w:szCs w:val="24"/>
        </w:rPr>
        <w:fldChar w:fldCharType="separate"/>
      </w:r>
      <w:r w:rsidR="001D1D58" w:rsidRPr="001D1D58">
        <w:rPr>
          <w:rFonts w:ascii="Times New Roman" w:hAnsi="Times New Roman" w:cs="Times New Roman"/>
          <w:sz w:val="24"/>
        </w:rPr>
        <w:t>(Moholkar &amp; Pandit, 1997)</w:t>
      </w:r>
      <w:r w:rsidR="001D1D58">
        <w:rPr>
          <w:rFonts w:ascii="Times New Roman" w:hAnsi="Times New Roman" w:cs="Times New Roman"/>
          <w:sz w:val="24"/>
          <w:szCs w:val="24"/>
        </w:rPr>
        <w:fldChar w:fldCharType="end"/>
      </w:r>
      <w:r w:rsidR="0002340A" w:rsidRPr="00EB2FE8">
        <w:rPr>
          <w:rFonts w:ascii="Times New Roman" w:hAnsi="Times New Roman" w:cs="Times New Roman"/>
          <w:sz w:val="24"/>
          <w:szCs w:val="24"/>
        </w:rPr>
        <w:t xml:space="preserve">. The plates with more holes have less </w:t>
      </w:r>
      <w:proofErr w:type="spellStart"/>
      <w:r w:rsidR="0002340A" w:rsidRPr="00EB2FE8">
        <w:rPr>
          <w:rFonts w:ascii="Times New Roman" w:hAnsi="Times New Roman" w:cs="Times New Roman"/>
          <w:sz w:val="24"/>
          <w:szCs w:val="24"/>
        </w:rPr>
        <w:t>cavitational</w:t>
      </w:r>
      <w:proofErr w:type="spellEnd"/>
      <w:r w:rsidR="0002340A" w:rsidRPr="00EB2FE8">
        <w:rPr>
          <w:rFonts w:ascii="Times New Roman" w:hAnsi="Times New Roman" w:cs="Times New Roman"/>
          <w:sz w:val="24"/>
          <w:szCs w:val="24"/>
        </w:rPr>
        <w:t xml:space="preserve"> activity when plates with holes of the same diameter are compared, and the </w:t>
      </w:r>
      <w:proofErr w:type="spellStart"/>
      <w:r w:rsidR="0002340A" w:rsidRPr="00EB2FE8">
        <w:rPr>
          <w:rFonts w:ascii="Times New Roman" w:hAnsi="Times New Roman" w:cs="Times New Roman"/>
          <w:sz w:val="24"/>
          <w:szCs w:val="24"/>
        </w:rPr>
        <w:t>cavitational</w:t>
      </w:r>
      <w:proofErr w:type="spellEnd"/>
      <w:r w:rsidR="0002340A" w:rsidRPr="00EB2FE8">
        <w:rPr>
          <w:rFonts w:ascii="Times New Roman" w:hAnsi="Times New Roman" w:cs="Times New Roman"/>
          <w:sz w:val="24"/>
          <w:szCs w:val="24"/>
        </w:rPr>
        <w:t xml:space="preserve"> yield can be reduced by concentrating cavitation bubbles into larger holes.</w:t>
      </w:r>
    </w:p>
    <w:p w14:paraId="0B10CA7E" w14:textId="0D37348F" w:rsidR="0002340A" w:rsidRPr="00EB2FE8" w:rsidRDefault="00952265" w:rsidP="00EE7B4A">
      <w:pPr>
        <w:jc w:val="both"/>
        <w:rPr>
          <w:rFonts w:ascii="Times New Roman" w:hAnsi="Times New Roman" w:cs="Times New Roman"/>
          <w:b/>
          <w:bCs/>
          <w:sz w:val="24"/>
          <w:szCs w:val="24"/>
        </w:rPr>
      </w:pPr>
      <w:r w:rsidRPr="00EB2FE8">
        <w:rPr>
          <w:rFonts w:ascii="Times New Roman" w:hAnsi="Times New Roman" w:cs="Times New Roman"/>
          <w:b/>
          <w:bCs/>
          <w:sz w:val="24"/>
          <w:szCs w:val="24"/>
        </w:rPr>
        <w:t xml:space="preserve">5.3 </w:t>
      </w:r>
      <w:r w:rsidR="0002340A" w:rsidRPr="00EB2FE8">
        <w:rPr>
          <w:rFonts w:ascii="Times New Roman" w:hAnsi="Times New Roman" w:cs="Times New Roman"/>
          <w:b/>
          <w:bCs/>
          <w:sz w:val="24"/>
          <w:szCs w:val="24"/>
        </w:rPr>
        <w:t>Rotational type HCRs</w:t>
      </w:r>
    </w:p>
    <w:p w14:paraId="01723B2B" w14:textId="77777777" w:rsidR="00DE7289" w:rsidRPr="00EB2FE8" w:rsidRDefault="0002340A" w:rsidP="00EE7B4A">
      <w:pPr>
        <w:jc w:val="both"/>
        <w:rPr>
          <w:rFonts w:ascii="Times New Roman" w:hAnsi="Times New Roman" w:cs="Times New Roman"/>
          <w:sz w:val="24"/>
          <w:szCs w:val="24"/>
        </w:rPr>
      </w:pPr>
      <w:r w:rsidRPr="00EB2FE8">
        <w:rPr>
          <w:rFonts w:ascii="Times New Roman" w:hAnsi="Times New Roman" w:cs="Times New Roman"/>
          <w:sz w:val="24"/>
          <w:szCs w:val="24"/>
        </w:rPr>
        <w:t>A region swept by high-speed impellers or other sharp blades causes cavitation in elementary rotational HCRs (ERHCRs), like an HSH or mixer. The rotors propel the fluid, and because of viscosity, the static pressure drops as the fluid accelerates. The only treatment effects that occur before the rotor reaches the critical rotational speed are mechanical impact and shear force. HSHs and mixers are both widely commercialised and simple to use.</w:t>
      </w:r>
      <w:r w:rsidR="003966C3" w:rsidRPr="00EB2FE8">
        <w:rPr>
          <w:rFonts w:ascii="Times New Roman" w:hAnsi="Times New Roman" w:cs="Times New Roman"/>
          <w:sz w:val="24"/>
          <w:szCs w:val="24"/>
        </w:rPr>
        <w:t xml:space="preserve"> </w:t>
      </w:r>
      <w:r w:rsidR="00DE7289" w:rsidRPr="00EB2FE8">
        <w:rPr>
          <w:rFonts w:ascii="Times New Roman" w:hAnsi="Times New Roman" w:cs="Times New Roman"/>
          <w:sz w:val="24"/>
          <w:szCs w:val="24"/>
        </w:rPr>
        <w:t>Advanced Rotational HCR (</w:t>
      </w:r>
      <w:r w:rsidR="003966C3" w:rsidRPr="00EB2FE8">
        <w:rPr>
          <w:rFonts w:ascii="Times New Roman" w:hAnsi="Times New Roman" w:cs="Times New Roman"/>
          <w:sz w:val="24"/>
          <w:szCs w:val="24"/>
        </w:rPr>
        <w:t>ARHCRs</w:t>
      </w:r>
      <w:r w:rsidR="00DE7289" w:rsidRPr="00EB2FE8">
        <w:rPr>
          <w:rFonts w:ascii="Times New Roman" w:hAnsi="Times New Roman" w:cs="Times New Roman"/>
          <w:sz w:val="24"/>
          <w:szCs w:val="24"/>
        </w:rPr>
        <w:t>)</w:t>
      </w:r>
      <w:r w:rsidR="003966C3" w:rsidRPr="00EB2FE8">
        <w:rPr>
          <w:rFonts w:ascii="Times New Roman" w:hAnsi="Times New Roman" w:cs="Times New Roman"/>
          <w:sz w:val="24"/>
          <w:szCs w:val="24"/>
        </w:rPr>
        <w:t xml:space="preserve"> (Figure </w:t>
      </w:r>
      <w:r w:rsidR="00DE7289" w:rsidRPr="00EB2FE8">
        <w:rPr>
          <w:rFonts w:ascii="Times New Roman" w:hAnsi="Times New Roman" w:cs="Times New Roman"/>
          <w:sz w:val="24"/>
          <w:szCs w:val="24"/>
        </w:rPr>
        <w:t>3)</w:t>
      </w:r>
      <w:r w:rsidR="003966C3" w:rsidRPr="00EB2FE8">
        <w:rPr>
          <w:rFonts w:ascii="Times New Roman" w:hAnsi="Times New Roman" w:cs="Times New Roman"/>
          <w:sz w:val="24"/>
          <w:szCs w:val="24"/>
        </w:rPr>
        <w:t xml:space="preserve"> typically employ a circular disc or cylinder with numerous dimples or gaps (cavitation generation units, CGUs) driven by a high-speed motor to produce cavitation as opposed to using impellers to do so. Eq. </w:t>
      </w:r>
      <w:r w:rsidR="00DC694A" w:rsidRPr="00EB2FE8">
        <w:rPr>
          <w:rFonts w:ascii="Times New Roman" w:hAnsi="Times New Roman" w:cs="Times New Roman"/>
          <w:sz w:val="24"/>
          <w:szCs w:val="24"/>
        </w:rPr>
        <w:t>3</w:t>
      </w:r>
      <w:r w:rsidR="003966C3" w:rsidRPr="00EB2FE8">
        <w:rPr>
          <w:rFonts w:ascii="Times New Roman" w:hAnsi="Times New Roman" w:cs="Times New Roman"/>
          <w:sz w:val="24"/>
          <w:szCs w:val="24"/>
        </w:rPr>
        <w:t xml:space="preserve"> can be used to describe the fluid behaviour in ARHCRs, where r and are the rotor's radius and rotational speed, respectively. </w:t>
      </w:r>
    </w:p>
    <w:p w14:paraId="4726C4B8" w14:textId="70B5B4DE" w:rsidR="00DE7289" w:rsidRPr="00EB2FE8" w:rsidRDefault="000B029B" w:rsidP="000B029B">
      <w:pPr>
        <w:rPr>
          <w:rFonts w:ascii="Times New Roman" w:hAnsi="Times New Roman" w:cs="Times New Roman"/>
          <w:sz w:val="24"/>
          <w:szCs w:val="24"/>
        </w:rPr>
      </w:pPr>
      <w:r w:rsidRPr="00EB2FE8">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1</m:t>
                </m:r>
              </m:sub>
              <m:sup>
                <m:r>
                  <w:rPr>
                    <w:rFonts w:ascii="Cambria Math" w:hAnsi="Cambria Math" w:cs="Times New Roman"/>
                    <w:sz w:val="24"/>
                    <w:szCs w:val="24"/>
                  </w:rPr>
                  <m:t>2</m:t>
                </m:r>
              </m:sup>
            </m:sSubSup>
          </m:num>
          <m:den>
            <m:r>
              <w:rPr>
                <w:rFonts w:ascii="Cambria Math" w:hAnsi="Cambria Math" w:cs="Times New Roman"/>
                <w:sz w:val="24"/>
                <w:szCs w:val="24"/>
              </w:rPr>
              <m:t>2g</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num>
          <m:den>
            <m:r>
              <w:rPr>
                <w:rFonts w:ascii="Cambria Math" w:hAnsi="Cambria Math" w:cs="Times New Roman"/>
                <w:sz w:val="24"/>
                <w:szCs w:val="24"/>
              </w:rPr>
              <m:t>ρg</m:t>
            </m:r>
          </m:den>
        </m:f>
        <m:r>
          <w:rPr>
            <w:rFonts w:ascii="Cambria Math" w:hAnsi="Cambria Math" w:cs="Times New Roman"/>
            <w:sz w:val="24"/>
            <w:szCs w:val="24"/>
          </w:rPr>
          <m:t>=</m:t>
        </m:r>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r>
                  <m:rPr>
                    <m:sty m:val="p"/>
                  </m:rPr>
                  <w:rPr>
                    <w:rFonts w:ascii="Cambria Math" w:eastAsiaTheme="minorEastAsia" w:hAnsi="Cambria Math" w:cs="Times New Roman"/>
                    <w:sz w:val="24"/>
                    <w:szCs w:val="24"/>
                  </w:rPr>
                  <m:t>ω</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rad>
          </m:num>
          <m:den>
            <m:r>
              <w:rPr>
                <w:rFonts w:ascii="Cambria Math" w:hAnsi="Cambria Math" w:cs="Times New Roman"/>
                <w:sz w:val="24"/>
                <w:szCs w:val="24"/>
              </w:rPr>
              <m:t>2g</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ρg</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cavitatio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frictio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mino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viscosity</m:t>
            </m:r>
          </m:sub>
        </m:sSub>
      </m:oMath>
      <w:r w:rsidRPr="00EB2FE8">
        <w:rPr>
          <w:rFonts w:ascii="Times New Roman" w:eastAsiaTheme="minorEastAsia" w:hAnsi="Times New Roman" w:cs="Times New Roman"/>
          <w:sz w:val="24"/>
          <w:szCs w:val="24"/>
        </w:rPr>
        <w:t xml:space="preserve">           3</w:t>
      </w:r>
    </w:p>
    <w:p w14:paraId="222F2797" w14:textId="0BF26B96" w:rsidR="0002340A" w:rsidRPr="00EB2FE8" w:rsidRDefault="003966C3" w:rsidP="00EE7B4A">
      <w:pPr>
        <w:jc w:val="both"/>
        <w:rPr>
          <w:rFonts w:ascii="Times New Roman" w:hAnsi="Times New Roman" w:cs="Times New Roman"/>
          <w:sz w:val="24"/>
          <w:szCs w:val="24"/>
        </w:rPr>
      </w:pPr>
      <w:r w:rsidRPr="00EB2FE8">
        <w:rPr>
          <w:rFonts w:ascii="Times New Roman" w:hAnsi="Times New Roman" w:cs="Times New Roman"/>
          <w:sz w:val="24"/>
          <w:szCs w:val="24"/>
        </w:rPr>
        <w:t>The flow regions in ARHCRs that are not disturbed by the rotor are indicated by the subscripts 1 and 2, respectively.</w:t>
      </w:r>
      <w:r w:rsidR="00DC694A" w:rsidRPr="00EB2FE8">
        <w:rPr>
          <w:rFonts w:ascii="Times New Roman" w:hAnsi="Times New Roman" w:cs="Times New Roman"/>
          <w:sz w:val="24"/>
          <w:szCs w:val="24"/>
        </w:rPr>
        <w:t xml:space="preserve"> The fluid is first pumped with an axial velocity of v1 into the undisturbed area of the devices. Due to the viscosity, when the fluid enters the disturbed region, the rotor propels it there with a linear velocity of </w:t>
      </w:r>
      <w:proofErr w:type="spellStart"/>
      <w:r w:rsidR="00DC694A" w:rsidRPr="00EB2FE8">
        <w:rPr>
          <w:rFonts w:ascii="Times New Roman" w:hAnsi="Times New Roman" w:cs="Times New Roman"/>
          <w:sz w:val="24"/>
          <w:szCs w:val="24"/>
        </w:rPr>
        <w:t>wr</w:t>
      </w:r>
      <w:proofErr w:type="spellEnd"/>
      <w:r w:rsidR="00DC694A" w:rsidRPr="00EB2FE8">
        <w:rPr>
          <w:rFonts w:ascii="Times New Roman" w:hAnsi="Times New Roman" w:cs="Times New Roman"/>
          <w:sz w:val="24"/>
          <w:szCs w:val="24"/>
        </w:rPr>
        <w:t xml:space="preserve">. According to the velocity triangle, the real flow velocity and direction can be expressed as </w:t>
      </w:r>
      <m:oMath>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r>
              <m:rPr>
                <m:sty m:val="p"/>
              </m:rPr>
              <w:rPr>
                <w:rFonts w:ascii="Cambria Math" w:eastAsiaTheme="minorEastAsia" w:hAnsi="Cambria Math" w:cs="Times New Roman"/>
                <w:sz w:val="24"/>
                <w:szCs w:val="24"/>
              </w:rPr>
              <m:t>ω</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e>
        </m:rad>
      </m:oMath>
      <w:r w:rsidR="00DC694A" w:rsidRPr="00EB2FE8">
        <w:rPr>
          <w:rFonts w:ascii="Times New Roman" w:hAnsi="Times New Roman" w:cs="Times New Roman"/>
          <w:sz w:val="24"/>
          <w:szCs w:val="24"/>
        </w:rPr>
        <w:t xml:space="preserve"> and</w:t>
      </w:r>
      <w:r w:rsidR="000B029B" w:rsidRPr="00EB2FE8">
        <w:rPr>
          <w:rFonts w:ascii="Times New Roman" w:hAnsi="Times New Roman" w:cs="Times New Roman"/>
          <w:sz w:val="24"/>
          <w:szCs w:val="24"/>
        </w:rPr>
        <w:t xml:space="preserve"> </w:t>
      </w:r>
      <m:oMath>
        <m:r>
          <w:rPr>
            <w:rFonts w:ascii="Cambria Math" w:hAnsi="Cambria Math" w:cs="Times New Roman"/>
            <w:sz w:val="24"/>
            <w:szCs w:val="24"/>
          </w:rPr>
          <m:t>θ=arctan</m:t>
        </m:r>
        <m:f>
          <m:fPr>
            <m:ctrlPr>
              <w:rPr>
                <w:rFonts w:ascii="Cambria Math" w:hAnsi="Cambria Math" w:cs="Times New Roman"/>
                <w:i/>
                <w:sz w:val="24"/>
                <w:szCs w:val="24"/>
              </w:rPr>
            </m:ctrlPr>
          </m:fPr>
          <m:num>
            <m:r>
              <w:rPr>
                <w:rFonts w:ascii="Cambria Math" w:hAnsi="Cambria Math" w:cs="Times New Roman"/>
                <w:sz w:val="24"/>
                <w:szCs w:val="24"/>
              </w:rPr>
              <m:t>ωr</m:t>
            </m:r>
          </m:num>
          <m:den>
            <m:r>
              <w:rPr>
                <w:rFonts w:ascii="Cambria Math" w:hAnsi="Cambria Math" w:cs="Times New Roman"/>
                <w:sz w:val="24"/>
                <w:szCs w:val="24"/>
              </w:rPr>
              <m:t>v</m:t>
            </m:r>
          </m:den>
        </m:f>
      </m:oMath>
      <w:r w:rsidR="00DC694A" w:rsidRPr="00EB2FE8">
        <w:rPr>
          <w:rFonts w:ascii="Times New Roman" w:hAnsi="Times New Roman" w:cs="Times New Roman"/>
          <w:sz w:val="24"/>
          <w:szCs w:val="24"/>
        </w:rPr>
        <w:t xml:space="preserve"> (based on the radial flow direction), respectively. Then, the upstream flow separates into two streams. The other portion strikes the back edge of the CGU, creating a separation region with low pressure</w:t>
      </w:r>
      <w:r w:rsidR="001D1D58">
        <w:rPr>
          <w:rFonts w:ascii="Times New Roman" w:hAnsi="Times New Roman" w:cs="Times New Roman"/>
          <w:sz w:val="24"/>
          <w:szCs w:val="24"/>
        </w:rPr>
        <w:fldChar w:fldCharType="begin"/>
      </w:r>
      <w:r w:rsidR="001D1D58">
        <w:rPr>
          <w:rFonts w:ascii="Times New Roman" w:hAnsi="Times New Roman" w:cs="Times New Roman"/>
          <w:sz w:val="24"/>
          <w:szCs w:val="24"/>
        </w:rPr>
        <w:instrText xml:space="preserve"> ADDIN ZOTERO_ITEM CSL_CITATION {"citationID":"3idqWpxi","properties":{"formattedCitation":"(Badve et al., 2013)","plainCitation":"(Badve et al., 2013)","noteIndex":0},"citationItems":[{"id":269,"uris":["http://zotero.org/users/local/MITGPSp9/items/3EPERDXG"],"itemData":{"id":269,"type":"article-journal","container-title":"Separation and Purification Technology","DOI":"10.1016/j.seppur.2012.12.029","ISSN":"13835866","journalAbbreviation":"Separation and Purification Technology","language":"en","page":"15-21","source":"DOI.org (Crossref)","title":"Hydrodynamic cavitation as a novel approach for wastewater treatment in wood finishing industry","volume":"106","author":[{"family":"Badve","given":"Mandar"},{"family":"Gogate","given":"Parag"},{"family":"Pandit","given":"Aniruddha"},{"family":"Csoka","given":"Levente"}],"issued":{"date-parts":[["2013",3]]}}}],"schema":"https://github.com/citation-style-language/schema/raw/master/csl-citation.json"} </w:instrText>
      </w:r>
      <w:r w:rsidR="001D1D58">
        <w:rPr>
          <w:rFonts w:ascii="Times New Roman" w:hAnsi="Times New Roman" w:cs="Times New Roman"/>
          <w:sz w:val="24"/>
          <w:szCs w:val="24"/>
        </w:rPr>
        <w:fldChar w:fldCharType="separate"/>
      </w:r>
      <w:r w:rsidR="001D1D58" w:rsidRPr="001D1D58">
        <w:rPr>
          <w:rFonts w:ascii="Times New Roman" w:hAnsi="Times New Roman" w:cs="Times New Roman"/>
          <w:sz w:val="24"/>
        </w:rPr>
        <w:t>(Badve et al., 2013)</w:t>
      </w:r>
      <w:r w:rsidR="001D1D58">
        <w:rPr>
          <w:rFonts w:ascii="Times New Roman" w:hAnsi="Times New Roman" w:cs="Times New Roman"/>
          <w:sz w:val="24"/>
          <w:szCs w:val="24"/>
        </w:rPr>
        <w:fldChar w:fldCharType="end"/>
      </w:r>
      <w:r w:rsidR="00DC694A" w:rsidRPr="00EB2FE8">
        <w:rPr>
          <w:rFonts w:ascii="Times New Roman" w:hAnsi="Times New Roman" w:cs="Times New Roman"/>
          <w:sz w:val="24"/>
          <w:szCs w:val="24"/>
        </w:rPr>
        <w:t xml:space="preserve">. One portion enters the CGU and </w:t>
      </w:r>
      <w:r w:rsidR="00DC694A" w:rsidRPr="00EB2FE8">
        <w:rPr>
          <w:rFonts w:ascii="Times New Roman" w:hAnsi="Times New Roman" w:cs="Times New Roman"/>
          <w:sz w:val="24"/>
          <w:szCs w:val="24"/>
        </w:rPr>
        <w:lastRenderedPageBreak/>
        <w:t>creates a vortex inside. As shown in Figure</w:t>
      </w:r>
      <w:r w:rsidR="00FF7A67" w:rsidRPr="00EB2FE8">
        <w:rPr>
          <w:rFonts w:ascii="Times New Roman" w:hAnsi="Times New Roman" w:cs="Times New Roman"/>
          <w:sz w:val="24"/>
          <w:szCs w:val="24"/>
        </w:rPr>
        <w:t xml:space="preserve"> 3</w:t>
      </w:r>
      <w:r w:rsidR="00DC694A" w:rsidRPr="00EB2FE8">
        <w:rPr>
          <w:rFonts w:ascii="Times New Roman" w:hAnsi="Times New Roman" w:cs="Times New Roman"/>
          <w:sz w:val="24"/>
          <w:szCs w:val="24"/>
        </w:rPr>
        <w:t>, cavitation can be induced in the separation region and the vortex centre.</w:t>
      </w:r>
      <w:r w:rsidR="00FF7A67" w:rsidRPr="00EB2FE8">
        <w:rPr>
          <w:rFonts w:ascii="Times New Roman" w:hAnsi="Times New Roman" w:cs="Times New Roman"/>
          <w:sz w:val="24"/>
          <w:szCs w:val="24"/>
        </w:rPr>
        <w:t xml:space="preserve"> ARHCRs can be divided into batch and continuous types based on the treatment mode. For older devices that are frequently produced at laboratory scale for mechanism research, fluids must be trapped in the reactor's internal chamber for a predetermined amount of time by switch valves at the inlet and outlet to achieve a satisfactory result. Continuous type ARHCRs with scaled-up dimensions offer significantly higher cavitation intensities and treatment capabilities compared to batch type ARHCRs, which have a limited treatment capacity</w:t>
      </w:r>
      <w:r w:rsidR="00870ACE">
        <w:rPr>
          <w:rFonts w:ascii="Times New Roman" w:hAnsi="Times New Roman" w:cs="Times New Roman"/>
          <w:sz w:val="24"/>
          <w:szCs w:val="24"/>
        </w:rPr>
        <w:t xml:space="preserve"> </w:t>
      </w:r>
      <w:r w:rsidR="001D1D58">
        <w:rPr>
          <w:rFonts w:ascii="Times New Roman" w:hAnsi="Times New Roman" w:cs="Times New Roman"/>
          <w:sz w:val="24"/>
          <w:szCs w:val="24"/>
        </w:rPr>
        <w:fldChar w:fldCharType="begin"/>
      </w:r>
      <w:r w:rsidR="00870ACE">
        <w:rPr>
          <w:rFonts w:ascii="Times New Roman" w:hAnsi="Times New Roman" w:cs="Times New Roman"/>
          <w:sz w:val="24"/>
          <w:szCs w:val="24"/>
        </w:rPr>
        <w:instrText xml:space="preserve"> ADDIN ZOTERO_ITEM CSL_CITATION {"citationID":"oilbMNPb","properties":{"formattedCitation":"(Chipurici et al., 2019)","plainCitation":"(Chipurici et al., 2019)","noteIndex":0},"citationItems":[{"id":306,"uris":["http://zotero.org/users/local/MITGPSp9/items/IJPKRR48"],"itemData":{"id":306,"type":"article-journal","container-title":"Ultrasonics Sonochemistry","DOI":"10.1016/j.ultsonch.2019.05.011","ISSN":"13504177","journalAbbreviation":"Ultrasonics Sonochemistry","language":"en","page":"38-47","source":"DOI.org (Crossref)","title":"Ultrasonic, hydrodynamic and microwave biodiesel synthesis – A comparative study for continuous process","volume":"57","author":[{"family":"Chipurici","given":"Petre"},{"family":"Vlaicu","given":"Alexandru"},{"family":"Calinescu","given":"Ioan"},{"family":"Vinatoru","given":"Mircea"},{"family":"Vasilescu","given":"Marin"},{"family":"Ignat","given":"Nicoleta Daniela"},{"family":"Mason","given":"T.J."}],"issued":{"date-parts":[["2019",10]]}}}],"schema":"https://github.com/citation-style-language/schema/raw/master/csl-citation.json"} </w:instrText>
      </w:r>
      <w:r w:rsidR="001D1D58">
        <w:rPr>
          <w:rFonts w:ascii="Times New Roman" w:hAnsi="Times New Roman" w:cs="Times New Roman"/>
          <w:sz w:val="24"/>
          <w:szCs w:val="24"/>
        </w:rPr>
        <w:fldChar w:fldCharType="separate"/>
      </w:r>
      <w:r w:rsidR="00870ACE" w:rsidRPr="00870ACE">
        <w:rPr>
          <w:rFonts w:ascii="Times New Roman" w:hAnsi="Times New Roman" w:cs="Times New Roman"/>
          <w:sz w:val="24"/>
        </w:rPr>
        <w:t>(Chipurici et al., 2019)</w:t>
      </w:r>
      <w:r w:rsidR="001D1D58">
        <w:rPr>
          <w:rFonts w:ascii="Times New Roman" w:hAnsi="Times New Roman" w:cs="Times New Roman"/>
          <w:sz w:val="24"/>
          <w:szCs w:val="24"/>
        </w:rPr>
        <w:fldChar w:fldCharType="end"/>
      </w:r>
      <w:r w:rsidR="00FF7A67" w:rsidRPr="00EB2FE8">
        <w:rPr>
          <w:rFonts w:ascii="Times New Roman" w:hAnsi="Times New Roman" w:cs="Times New Roman"/>
          <w:sz w:val="24"/>
          <w:szCs w:val="24"/>
        </w:rPr>
        <w:t>. The fluids can either be delivered directly to the following process after a single treatment, which is known as non-circulation treatment, or they can be placed in a tank that connects to the HC system, which is known as circulation treatment.</w:t>
      </w:r>
    </w:p>
    <w:p w14:paraId="067DCB8F" w14:textId="77777777" w:rsidR="00F06770" w:rsidRPr="00EB2FE8" w:rsidRDefault="00F06770" w:rsidP="00F06770">
      <w:pPr>
        <w:jc w:val="both"/>
        <w:rPr>
          <w:rFonts w:ascii="Times New Roman" w:hAnsi="Times New Roman" w:cs="Times New Roman"/>
          <w:sz w:val="24"/>
          <w:szCs w:val="24"/>
        </w:rPr>
      </w:pPr>
    </w:p>
    <w:p w14:paraId="28F68F1C" w14:textId="77777777" w:rsidR="00DC694A" w:rsidRPr="00EB2FE8" w:rsidRDefault="00DC694A" w:rsidP="00DC694A">
      <w:pPr>
        <w:keepNext/>
        <w:jc w:val="center"/>
        <w:rPr>
          <w:rFonts w:ascii="Times New Roman" w:hAnsi="Times New Roman" w:cs="Times New Roman"/>
          <w:sz w:val="24"/>
          <w:szCs w:val="24"/>
        </w:rPr>
      </w:pPr>
      <w:r w:rsidRPr="00EB2FE8">
        <w:rPr>
          <w:rFonts w:ascii="Times New Roman" w:hAnsi="Times New Roman" w:cs="Times New Roman"/>
          <w:noProof/>
          <w:sz w:val="24"/>
          <w:szCs w:val="24"/>
        </w:rPr>
        <w:drawing>
          <wp:inline distT="0" distB="0" distL="0" distR="0" wp14:anchorId="45A99EDF" wp14:editId="3FD60F68">
            <wp:extent cx="4467966" cy="1494493"/>
            <wp:effectExtent l="0" t="0" r="0" b="0"/>
            <wp:docPr id="11303242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9110" r="3612" b="5141"/>
                    <a:stretch/>
                  </pic:blipFill>
                  <pic:spPr bwMode="auto">
                    <a:xfrm>
                      <a:off x="0" y="0"/>
                      <a:ext cx="4472542" cy="1496024"/>
                    </a:xfrm>
                    <a:prstGeom prst="rect">
                      <a:avLst/>
                    </a:prstGeom>
                    <a:noFill/>
                    <a:ln>
                      <a:noFill/>
                    </a:ln>
                    <a:extLst>
                      <a:ext uri="{53640926-AAD7-44D8-BBD7-CCE9431645EC}">
                        <a14:shadowObscured xmlns:a14="http://schemas.microsoft.com/office/drawing/2010/main"/>
                      </a:ext>
                    </a:extLst>
                  </pic:spPr>
                </pic:pic>
              </a:graphicData>
            </a:graphic>
          </wp:inline>
        </w:drawing>
      </w:r>
    </w:p>
    <w:p w14:paraId="0BADA83B" w14:textId="77BDE72F" w:rsidR="00DC694A" w:rsidRPr="00EB2FE8" w:rsidRDefault="00DC694A" w:rsidP="00DC694A">
      <w:pPr>
        <w:pStyle w:val="Caption"/>
        <w:jc w:val="center"/>
        <w:rPr>
          <w:rFonts w:ascii="Times New Roman" w:hAnsi="Times New Roman" w:cs="Times New Roman"/>
          <w:sz w:val="24"/>
          <w:szCs w:val="24"/>
        </w:rPr>
      </w:pPr>
      <w:r w:rsidRPr="00EB2FE8">
        <w:rPr>
          <w:rFonts w:ascii="Times New Roman" w:hAnsi="Times New Roman" w:cs="Times New Roman"/>
          <w:sz w:val="24"/>
          <w:szCs w:val="24"/>
        </w:rPr>
        <w:t xml:space="preserve">Figure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SEQ Figure \* ARABIC </w:instrText>
      </w:r>
      <w:r w:rsidRPr="00EB2FE8">
        <w:rPr>
          <w:rFonts w:ascii="Times New Roman" w:hAnsi="Times New Roman" w:cs="Times New Roman"/>
          <w:sz w:val="24"/>
          <w:szCs w:val="24"/>
        </w:rPr>
        <w:fldChar w:fldCharType="separate"/>
      </w:r>
      <w:r w:rsidR="00E9019E" w:rsidRPr="00EB2FE8">
        <w:rPr>
          <w:rFonts w:ascii="Times New Roman" w:hAnsi="Times New Roman" w:cs="Times New Roman"/>
          <w:noProof/>
          <w:sz w:val="24"/>
          <w:szCs w:val="24"/>
        </w:rPr>
        <w:t>3</w:t>
      </w:r>
      <w:r w:rsidRPr="00EB2FE8">
        <w:rPr>
          <w:rFonts w:ascii="Times New Roman" w:hAnsi="Times New Roman" w:cs="Times New Roman"/>
          <w:sz w:val="24"/>
          <w:szCs w:val="24"/>
        </w:rPr>
        <w:fldChar w:fldCharType="end"/>
      </w:r>
      <w:r w:rsidRPr="00EB2FE8">
        <w:rPr>
          <w:rFonts w:ascii="Times New Roman" w:hAnsi="Times New Roman" w:cs="Times New Roman"/>
          <w:sz w:val="24"/>
          <w:szCs w:val="24"/>
        </w:rPr>
        <w:t>:</w:t>
      </w:r>
      <w:r w:rsidR="00DE7289" w:rsidRPr="00EB2FE8">
        <w:rPr>
          <w:rFonts w:ascii="Times New Roman" w:hAnsi="Times New Roman" w:cs="Times New Roman"/>
          <w:noProof/>
          <w:sz w:val="24"/>
          <w:szCs w:val="24"/>
        </w:rPr>
        <w:t>Advanced</w:t>
      </w:r>
      <w:r w:rsidRPr="00EB2FE8">
        <w:rPr>
          <w:rFonts w:ascii="Times New Roman" w:hAnsi="Times New Roman" w:cs="Times New Roman"/>
          <w:noProof/>
          <w:sz w:val="24"/>
          <w:szCs w:val="24"/>
        </w:rPr>
        <w:t xml:space="preserve"> Rotational HCR</w:t>
      </w:r>
      <w:r w:rsidR="004F3D5A">
        <w:rPr>
          <w:rFonts w:ascii="Times New Roman" w:hAnsi="Times New Roman" w:cs="Times New Roman"/>
          <w:noProof/>
          <w:sz w:val="24"/>
          <w:szCs w:val="24"/>
        </w:rPr>
        <w:t>:</w:t>
      </w:r>
      <w:r w:rsidR="00FD55B5">
        <w:rPr>
          <w:rFonts w:ascii="Times New Roman" w:hAnsi="Times New Roman" w:cs="Times New Roman"/>
          <w:noProof/>
          <w:sz w:val="24"/>
          <w:szCs w:val="24"/>
        </w:rPr>
        <w:t xml:space="preserve"> adapted from</w:t>
      </w:r>
      <w:r w:rsidR="00EF054B">
        <w:rPr>
          <w:rFonts w:ascii="Times New Roman" w:hAnsi="Times New Roman" w:cs="Times New Roman"/>
          <w:noProof/>
          <w:sz w:val="24"/>
          <w:szCs w:val="24"/>
        </w:rPr>
        <w:t xml:space="preserve"> </w:t>
      </w:r>
      <w:r w:rsidR="00EF054B">
        <w:rPr>
          <w:rFonts w:ascii="Times New Roman" w:hAnsi="Times New Roman" w:cs="Times New Roman"/>
          <w:noProof/>
          <w:sz w:val="24"/>
          <w:szCs w:val="24"/>
        </w:rPr>
        <w:fldChar w:fldCharType="begin"/>
      </w:r>
      <w:r w:rsidR="00EF054B">
        <w:rPr>
          <w:rFonts w:ascii="Times New Roman" w:hAnsi="Times New Roman" w:cs="Times New Roman"/>
          <w:noProof/>
          <w:sz w:val="24"/>
          <w:szCs w:val="24"/>
        </w:rPr>
        <w:instrText xml:space="preserve"> ADDIN ZOTERO_ITEM CSL_CITATION {"citationID":"hQfPNPSY","properties":{"formattedCitation":"(Sun et al., 2020)","plainCitation":"(Sun et al., 2020)","noteIndex":0},"citationItems":[{"id":166,"uris":["http://zotero.org/users/local/MITGPSp9/items/JF9FBLTH"],"itemData":{"id":166,"type":"article-journal","container-title":"Science of The Total Environment","DOI":"10.1016/j.scitotenv.2020.139606","ISSN":"00489697","journalAbbreviation":"Science of The Total Environment","language":"en","page":"139606","source":"DOI.org (Crossref)","title":"A review on hydrodynamic cavitation disinfection: The current state of knowledge","title-short":"A review on hydrodynamic cavitation disinfection","volume":"737","author":[{"family":"Sun","given":"Xun"},{"family":"Liu","given":"Jingting"},{"family":"Ji","given":"Li"},{"family":"Wang","given":"Guichao"},{"family":"Zhao","given":"Shan"},{"family":"Yoon","given":"Joon Yong"},{"family":"Chen","given":"Songying"}],"issued":{"date-parts":[["2020",10]]}}}],"schema":"https://github.com/citation-style-language/schema/raw/master/csl-citation.json"} </w:instrText>
      </w:r>
      <w:r w:rsidR="00EF054B">
        <w:rPr>
          <w:rFonts w:ascii="Times New Roman" w:hAnsi="Times New Roman" w:cs="Times New Roman"/>
          <w:noProof/>
          <w:sz w:val="24"/>
          <w:szCs w:val="24"/>
        </w:rPr>
        <w:fldChar w:fldCharType="separate"/>
      </w:r>
      <w:r w:rsidR="00EF054B" w:rsidRPr="00EF054B">
        <w:rPr>
          <w:rFonts w:ascii="Times New Roman" w:hAnsi="Times New Roman" w:cs="Times New Roman"/>
          <w:sz w:val="24"/>
        </w:rPr>
        <w:t>(Sun et al., 2020)</w:t>
      </w:r>
      <w:r w:rsidR="00EF054B">
        <w:rPr>
          <w:rFonts w:ascii="Times New Roman" w:hAnsi="Times New Roman" w:cs="Times New Roman"/>
          <w:noProof/>
          <w:sz w:val="24"/>
          <w:szCs w:val="24"/>
        </w:rPr>
        <w:fldChar w:fldCharType="end"/>
      </w:r>
    </w:p>
    <w:p w14:paraId="22F6E8AB" w14:textId="77777777" w:rsidR="00F06770" w:rsidRPr="00EB2FE8" w:rsidRDefault="00F06770" w:rsidP="00F06770">
      <w:pPr>
        <w:jc w:val="both"/>
        <w:rPr>
          <w:rFonts w:ascii="Times New Roman" w:hAnsi="Times New Roman" w:cs="Times New Roman"/>
          <w:sz w:val="24"/>
          <w:szCs w:val="24"/>
        </w:rPr>
      </w:pPr>
    </w:p>
    <w:p w14:paraId="41A85BC2" w14:textId="556E0FCE" w:rsidR="00F06770" w:rsidRPr="00EB2FE8" w:rsidRDefault="00607516" w:rsidP="00AA6D44">
      <w:pPr>
        <w:jc w:val="both"/>
        <w:rPr>
          <w:rFonts w:ascii="Times New Roman" w:hAnsi="Times New Roman" w:cs="Times New Roman"/>
          <w:sz w:val="24"/>
          <w:szCs w:val="24"/>
        </w:rPr>
      </w:pPr>
      <w:r w:rsidRPr="00EB2FE8">
        <w:rPr>
          <w:rFonts w:ascii="Times New Roman" w:hAnsi="Times New Roman" w:cs="Times New Roman"/>
          <w:sz w:val="24"/>
          <w:szCs w:val="24"/>
        </w:rPr>
        <w:t xml:space="preserve">The geometry and arrangement of the CGUs in particular, which make up the ARHCR structure, is crucial for disinfection as well as other applications. So </w:t>
      </w:r>
      <w:r w:rsidR="00952265" w:rsidRPr="00EB2FE8">
        <w:rPr>
          <w:rFonts w:ascii="Times New Roman" w:hAnsi="Times New Roman" w:cs="Times New Roman"/>
          <w:sz w:val="24"/>
          <w:szCs w:val="24"/>
        </w:rPr>
        <w:t>far, on</w:t>
      </w:r>
      <w:r w:rsidRPr="00EB2FE8">
        <w:rPr>
          <w:rFonts w:ascii="Times New Roman" w:hAnsi="Times New Roman" w:cs="Times New Roman"/>
          <w:sz w:val="24"/>
          <w:szCs w:val="24"/>
        </w:rPr>
        <w:t xml:space="preserve"> the effects of geometrical factors, no research has been done. Using ARHCRs achieve significantly better performance than NRCHRs without any structure</w:t>
      </w:r>
      <w:r w:rsidR="00952265" w:rsidRPr="00EB2FE8">
        <w:rPr>
          <w:rFonts w:ascii="Times New Roman" w:hAnsi="Times New Roman" w:cs="Times New Roman"/>
          <w:sz w:val="24"/>
          <w:szCs w:val="24"/>
        </w:rPr>
        <w:t xml:space="preserve">. </w:t>
      </w:r>
      <w:r w:rsidRPr="00EB2FE8">
        <w:rPr>
          <w:rFonts w:ascii="Times New Roman" w:hAnsi="Times New Roman" w:cs="Times New Roman"/>
          <w:sz w:val="24"/>
          <w:szCs w:val="24"/>
        </w:rPr>
        <w:t>They have a great potential for optimisation, as shown by this</w:t>
      </w:r>
      <w:r w:rsidR="00870ACE">
        <w:rPr>
          <w:rFonts w:ascii="Times New Roman" w:hAnsi="Times New Roman" w:cs="Times New Roman"/>
          <w:sz w:val="24"/>
          <w:szCs w:val="24"/>
        </w:rPr>
        <w:fldChar w:fldCharType="begin"/>
      </w:r>
      <w:r w:rsidR="00870ACE">
        <w:rPr>
          <w:rFonts w:ascii="Times New Roman" w:hAnsi="Times New Roman" w:cs="Times New Roman"/>
          <w:sz w:val="24"/>
          <w:szCs w:val="24"/>
        </w:rPr>
        <w:instrText xml:space="preserve"> ADDIN ZOTERO_ITEM CSL_CITATION {"citationID":"cIFXiruU","properties":{"formattedCitation":"(Sun &amp; Yoon, 2018)","plainCitation":"(Sun &amp; Yoon, 2018)","noteIndex":0},"citationItems":[{"id":307,"uris":["http://zotero.org/users/local/MITGPSp9/items/C9DHCJWD"],"itemData":{"id":307,"type":"article-journal","container-title":"Powder Technology","DOI":"10.1016/j.powtec.2017.11.012","ISSN":"00325910","journalAbbreviation":"Powder Technology","language":"en","page":"347-360","source":"DOI.org (Crossref)","title":"Multi-objective optimization of a gas cyclone separator using genetic algorithm and computational fluid dynamics","volume":"325","author":[{"family":"Sun","given":"Xun"},{"family":"Yoon","given":"Joon Yong"}],"issued":{"date-parts":[["2018",2]]}}}],"schema":"https://github.com/citation-style-language/schema/raw/master/csl-citation.json"} </w:instrText>
      </w:r>
      <w:r w:rsidR="00870ACE">
        <w:rPr>
          <w:rFonts w:ascii="Times New Roman" w:hAnsi="Times New Roman" w:cs="Times New Roman"/>
          <w:sz w:val="24"/>
          <w:szCs w:val="24"/>
        </w:rPr>
        <w:fldChar w:fldCharType="separate"/>
      </w:r>
      <w:r w:rsidR="00870ACE" w:rsidRPr="00870ACE">
        <w:rPr>
          <w:rFonts w:ascii="Times New Roman" w:hAnsi="Times New Roman" w:cs="Times New Roman"/>
          <w:sz w:val="24"/>
        </w:rPr>
        <w:t>(Sun &amp; Yoon, 2018)</w:t>
      </w:r>
      <w:r w:rsidR="00870ACE">
        <w:rPr>
          <w:rFonts w:ascii="Times New Roman" w:hAnsi="Times New Roman" w:cs="Times New Roman"/>
          <w:sz w:val="24"/>
          <w:szCs w:val="24"/>
        </w:rPr>
        <w:fldChar w:fldCharType="end"/>
      </w:r>
      <w:r w:rsidRPr="00EB2FE8">
        <w:rPr>
          <w:rFonts w:ascii="Times New Roman" w:hAnsi="Times New Roman" w:cs="Times New Roman"/>
          <w:sz w:val="24"/>
          <w:szCs w:val="24"/>
        </w:rPr>
        <w:t>. CFD stands for computational fluid dynamics</w:t>
      </w:r>
      <w:r w:rsidR="00952265" w:rsidRPr="00EB2FE8">
        <w:rPr>
          <w:rFonts w:ascii="Times New Roman" w:hAnsi="Times New Roman" w:cs="Times New Roman"/>
          <w:sz w:val="24"/>
          <w:szCs w:val="24"/>
        </w:rPr>
        <w:t xml:space="preserve"> </w:t>
      </w:r>
      <w:r w:rsidRPr="00EB2FE8">
        <w:rPr>
          <w:rFonts w:ascii="Times New Roman" w:hAnsi="Times New Roman" w:cs="Times New Roman"/>
          <w:sz w:val="24"/>
          <w:szCs w:val="24"/>
        </w:rPr>
        <w:t>technique can be a useful and affordable tool for researching internal and</w:t>
      </w:r>
      <w:r w:rsidR="00952265" w:rsidRPr="00EB2FE8">
        <w:rPr>
          <w:rFonts w:ascii="Times New Roman" w:hAnsi="Times New Roman" w:cs="Times New Roman"/>
          <w:sz w:val="24"/>
          <w:szCs w:val="24"/>
        </w:rPr>
        <w:t xml:space="preserve"> </w:t>
      </w:r>
      <w:r w:rsidRPr="00EB2FE8">
        <w:rPr>
          <w:rFonts w:ascii="Times New Roman" w:hAnsi="Times New Roman" w:cs="Times New Roman"/>
          <w:sz w:val="24"/>
          <w:szCs w:val="24"/>
        </w:rPr>
        <w:t>improving the geometrical structure of by taking into account external characteristics</w:t>
      </w:r>
      <w:r w:rsidR="00952265" w:rsidRPr="00EB2FE8">
        <w:rPr>
          <w:rFonts w:ascii="Times New Roman" w:hAnsi="Times New Roman" w:cs="Times New Roman"/>
          <w:sz w:val="24"/>
          <w:szCs w:val="24"/>
        </w:rPr>
        <w:t xml:space="preserve"> </w:t>
      </w:r>
      <w:r w:rsidRPr="00EB2FE8">
        <w:rPr>
          <w:rFonts w:ascii="Times New Roman" w:hAnsi="Times New Roman" w:cs="Times New Roman"/>
          <w:sz w:val="24"/>
          <w:szCs w:val="24"/>
        </w:rPr>
        <w:t>ARHCRs. Considering how challenging it is to capture both the spatial and temporal</w:t>
      </w:r>
      <w:r w:rsidR="00952265" w:rsidRPr="00EB2FE8">
        <w:rPr>
          <w:rFonts w:ascii="Times New Roman" w:hAnsi="Times New Roman" w:cs="Times New Roman"/>
          <w:sz w:val="24"/>
          <w:szCs w:val="24"/>
        </w:rPr>
        <w:t xml:space="preserve"> </w:t>
      </w:r>
      <w:r w:rsidRPr="00EB2FE8">
        <w:rPr>
          <w:rFonts w:ascii="Times New Roman" w:hAnsi="Times New Roman" w:cs="Times New Roman"/>
          <w:sz w:val="24"/>
          <w:szCs w:val="24"/>
        </w:rPr>
        <w:t>successful CFD approaches to ARHCRs, cavitation variations</w:t>
      </w:r>
      <w:r w:rsidR="00952265" w:rsidRPr="00EB2FE8">
        <w:rPr>
          <w:rFonts w:ascii="Times New Roman" w:hAnsi="Times New Roman" w:cs="Times New Roman"/>
          <w:sz w:val="24"/>
          <w:szCs w:val="24"/>
        </w:rPr>
        <w:t xml:space="preserve"> </w:t>
      </w:r>
      <w:r w:rsidRPr="00EB2FE8">
        <w:rPr>
          <w:rFonts w:ascii="Times New Roman" w:hAnsi="Times New Roman" w:cs="Times New Roman"/>
          <w:sz w:val="24"/>
          <w:szCs w:val="24"/>
        </w:rPr>
        <w:t>The ability to precisely describe the flow characteristics has not yet been created.</w:t>
      </w:r>
    </w:p>
    <w:p w14:paraId="3939AC80" w14:textId="4CA4E90E" w:rsidR="00952265" w:rsidRPr="00EB2FE8" w:rsidRDefault="00952265" w:rsidP="00952265">
      <w:pPr>
        <w:jc w:val="both"/>
        <w:rPr>
          <w:rFonts w:ascii="Times New Roman" w:hAnsi="Times New Roman" w:cs="Times New Roman"/>
          <w:sz w:val="24"/>
          <w:szCs w:val="24"/>
        </w:rPr>
      </w:pPr>
      <w:r w:rsidRPr="00EB2FE8">
        <w:rPr>
          <w:rFonts w:ascii="Times New Roman" w:hAnsi="Times New Roman" w:cs="Times New Roman"/>
          <w:sz w:val="24"/>
          <w:szCs w:val="24"/>
        </w:rPr>
        <w:t xml:space="preserve">Disinfection as well as other applications depend heavily on the structure of ARHCRs, particularly the geometry and placement of CGUs. Geometrical effects have not yet been the subject of any studies. Without any structure optimisation, ARHCRs outperform NRCHRs in terms of performance, showing how highly optimised they are </w:t>
      </w:r>
      <w:r w:rsidR="00870ACE">
        <w:rPr>
          <w:rFonts w:ascii="Times New Roman" w:hAnsi="Times New Roman" w:cs="Times New Roman"/>
          <w:sz w:val="24"/>
          <w:szCs w:val="24"/>
        </w:rPr>
        <w:fldChar w:fldCharType="begin"/>
      </w:r>
      <w:r w:rsidR="00870ACE">
        <w:rPr>
          <w:rFonts w:ascii="Times New Roman" w:hAnsi="Times New Roman" w:cs="Times New Roman"/>
          <w:sz w:val="24"/>
          <w:szCs w:val="24"/>
        </w:rPr>
        <w:instrText xml:space="preserve"> ADDIN ZOTERO_ITEM CSL_CITATION {"citationID":"ZMAuPc0V","properties":{"formattedCitation":"(Sun &amp; Yoon, 2018)","plainCitation":"(Sun &amp; Yoon, 2018)","noteIndex":0},"citationItems":[{"id":307,"uris":["http://zotero.org/users/local/MITGPSp9/items/C9DHCJWD"],"itemData":{"id":307,"type":"article-journal","container-title":"Powder Technology","DOI":"10.1016/j.powtec.2017.11.012","ISSN":"00325910","journalAbbreviation":"Powder Technology","language":"en","page":"347-360","source":"DOI.org (Crossref)","title":"Multi-objective optimization of a gas cyclone separator using genetic algorithm and computational fluid dynamics","volume":"325","author":[{"family":"Sun","given":"Xun"},{"family":"Yoon","given":"Joon Yong"}],"issued":{"date-parts":[["2018",2]]}}}],"schema":"https://github.com/citation-style-language/schema/raw/master/csl-citation.json"} </w:instrText>
      </w:r>
      <w:r w:rsidR="00870ACE">
        <w:rPr>
          <w:rFonts w:ascii="Times New Roman" w:hAnsi="Times New Roman" w:cs="Times New Roman"/>
          <w:sz w:val="24"/>
          <w:szCs w:val="24"/>
        </w:rPr>
        <w:fldChar w:fldCharType="separate"/>
      </w:r>
      <w:r w:rsidR="00870ACE" w:rsidRPr="00870ACE">
        <w:rPr>
          <w:rFonts w:ascii="Times New Roman" w:hAnsi="Times New Roman" w:cs="Times New Roman"/>
          <w:sz w:val="24"/>
        </w:rPr>
        <w:t>(Sun &amp; Yoon, 2018)</w:t>
      </w:r>
      <w:r w:rsidR="00870ACE">
        <w:rPr>
          <w:rFonts w:ascii="Times New Roman" w:hAnsi="Times New Roman" w:cs="Times New Roman"/>
          <w:sz w:val="24"/>
          <w:szCs w:val="24"/>
        </w:rPr>
        <w:fldChar w:fldCharType="end"/>
      </w:r>
      <w:r w:rsidR="00870ACE">
        <w:rPr>
          <w:rFonts w:ascii="Times New Roman" w:hAnsi="Times New Roman" w:cs="Times New Roman"/>
          <w:sz w:val="24"/>
          <w:szCs w:val="24"/>
        </w:rPr>
        <w:t xml:space="preserve">. </w:t>
      </w:r>
      <w:r w:rsidRPr="00EB2FE8">
        <w:rPr>
          <w:rFonts w:ascii="Times New Roman" w:hAnsi="Times New Roman" w:cs="Times New Roman"/>
          <w:sz w:val="24"/>
          <w:szCs w:val="24"/>
        </w:rPr>
        <w:t>The computational fluid dynamics (CFD) method can be a useful and affordable tool for researching the internal and external characteristics of ARHCRs and further optimising their geometrical structure. Successful CFD approaches to ARHCRs have not yet been developed because it is extremely difficult to capture both the spatial and temporal variations of cavitation.</w:t>
      </w:r>
      <w:r w:rsidR="00870ACE">
        <w:rPr>
          <w:rFonts w:ascii="Times New Roman" w:hAnsi="Times New Roman" w:cs="Times New Roman"/>
          <w:sz w:val="24"/>
          <w:szCs w:val="24"/>
        </w:rPr>
        <w:t xml:space="preserve"> </w:t>
      </w:r>
      <w:r w:rsidRPr="00EB2FE8">
        <w:rPr>
          <w:rFonts w:ascii="Times New Roman" w:hAnsi="Times New Roman" w:cs="Times New Roman"/>
          <w:sz w:val="24"/>
          <w:szCs w:val="24"/>
        </w:rPr>
        <w:t xml:space="preserve">Additionally, cavitation and water impurities may cause significant erosion damage to the structures </w:t>
      </w:r>
      <w:r w:rsidR="00870ACE">
        <w:rPr>
          <w:rFonts w:ascii="Times New Roman" w:hAnsi="Times New Roman" w:cs="Times New Roman"/>
          <w:sz w:val="24"/>
          <w:szCs w:val="24"/>
        </w:rPr>
        <w:fldChar w:fldCharType="begin"/>
      </w:r>
      <w:r w:rsidR="00870ACE">
        <w:rPr>
          <w:rFonts w:ascii="Times New Roman" w:hAnsi="Times New Roman" w:cs="Times New Roman"/>
          <w:sz w:val="24"/>
          <w:szCs w:val="24"/>
        </w:rPr>
        <w:instrText xml:space="preserve"> ADDIN ZOTERO_ITEM CSL_CITATION {"citationID":"inPKWNJh","properties":{"formattedCitation":"(Zhang et al., 2017)","plainCitation":"(Zhang et al., 2017)","noteIndex":0},"citationItems":[{"id":73,"uris":["http://zotero.org/users/local/MITGPSp9/items/DQTWBP7P"],"itemData":{"id":73,"type":"article-journal","container-title":"Applied Energy","DOI":"10.1016/j.apenergy.2015.10.075","ISSN":"03062619","journalAbbreviation":"Applied Energy","language":"en","page":"1971-1983","source":"DOI.org (Crossref)","title":"Melting heat transfer characteristics of a composite phase change material fabricated by paraffin and metal foam","volume":"185","author":[{"family":"Zhang","given":"P."},{"family":"Meng","given":"Z.N."},{"family":"Zhu","given":"H."},{"family":"Wang","given":"Y.L."},{"family":"Peng","given":"S.P."}],"issued":{"date-parts":[["2017",1]]}}}],"schema":"https://github.com/citation-style-language/schema/raw/master/csl-citation.json"} </w:instrText>
      </w:r>
      <w:r w:rsidR="00870ACE">
        <w:rPr>
          <w:rFonts w:ascii="Times New Roman" w:hAnsi="Times New Roman" w:cs="Times New Roman"/>
          <w:sz w:val="24"/>
          <w:szCs w:val="24"/>
        </w:rPr>
        <w:fldChar w:fldCharType="separate"/>
      </w:r>
      <w:r w:rsidR="00870ACE" w:rsidRPr="00870ACE">
        <w:rPr>
          <w:rFonts w:ascii="Times New Roman" w:hAnsi="Times New Roman" w:cs="Times New Roman"/>
          <w:sz w:val="24"/>
        </w:rPr>
        <w:t>(Zhang et al., 2017)</w:t>
      </w:r>
      <w:r w:rsidR="00870ACE">
        <w:rPr>
          <w:rFonts w:ascii="Times New Roman" w:hAnsi="Times New Roman" w:cs="Times New Roman"/>
          <w:sz w:val="24"/>
          <w:szCs w:val="24"/>
        </w:rPr>
        <w:fldChar w:fldCharType="end"/>
      </w:r>
      <w:r w:rsidRPr="00EB2FE8">
        <w:rPr>
          <w:rFonts w:ascii="Times New Roman" w:hAnsi="Times New Roman" w:cs="Times New Roman"/>
          <w:sz w:val="24"/>
          <w:szCs w:val="24"/>
        </w:rPr>
        <w:t>, so it is important to thoroughly investigate the corresponding damage mechanisms and the durability of ARHCRs.</w:t>
      </w:r>
    </w:p>
    <w:p w14:paraId="76BFDECC" w14:textId="77777777" w:rsidR="000161DE" w:rsidRDefault="000161DE" w:rsidP="00947321">
      <w:pPr>
        <w:jc w:val="both"/>
        <w:rPr>
          <w:rFonts w:ascii="Times New Roman" w:hAnsi="Times New Roman" w:cs="Times New Roman"/>
          <w:b/>
          <w:bCs/>
          <w:sz w:val="24"/>
          <w:szCs w:val="24"/>
        </w:rPr>
      </w:pPr>
    </w:p>
    <w:p w14:paraId="312F8120" w14:textId="39D32A3A" w:rsidR="00947321" w:rsidRPr="00EB2FE8" w:rsidRDefault="00947321" w:rsidP="00947321">
      <w:pPr>
        <w:jc w:val="both"/>
        <w:rPr>
          <w:rFonts w:ascii="Times New Roman" w:hAnsi="Times New Roman" w:cs="Times New Roman"/>
          <w:b/>
          <w:bCs/>
          <w:sz w:val="24"/>
          <w:szCs w:val="24"/>
        </w:rPr>
      </w:pPr>
      <w:r w:rsidRPr="00EB2FE8">
        <w:rPr>
          <w:rFonts w:ascii="Times New Roman" w:hAnsi="Times New Roman" w:cs="Times New Roman"/>
          <w:b/>
          <w:bCs/>
          <w:sz w:val="24"/>
          <w:szCs w:val="24"/>
        </w:rPr>
        <w:t>5.</w:t>
      </w:r>
      <w:r w:rsidR="00B049EA" w:rsidRPr="00EB2FE8">
        <w:rPr>
          <w:rFonts w:ascii="Times New Roman" w:hAnsi="Times New Roman" w:cs="Times New Roman"/>
          <w:b/>
          <w:bCs/>
          <w:sz w:val="24"/>
          <w:szCs w:val="24"/>
        </w:rPr>
        <w:t>4</w:t>
      </w:r>
      <w:r w:rsidRPr="00EB2FE8">
        <w:rPr>
          <w:rFonts w:ascii="Times New Roman" w:hAnsi="Times New Roman" w:cs="Times New Roman"/>
          <w:b/>
          <w:bCs/>
          <w:sz w:val="24"/>
          <w:szCs w:val="24"/>
        </w:rPr>
        <w:t xml:space="preserve"> HCRs based on vortex</w:t>
      </w:r>
    </w:p>
    <w:p w14:paraId="78D8D34F" w14:textId="11373824" w:rsidR="00947321" w:rsidRPr="00EB2FE8" w:rsidRDefault="00947321" w:rsidP="00952265">
      <w:pPr>
        <w:jc w:val="both"/>
        <w:rPr>
          <w:rFonts w:ascii="Times New Roman" w:hAnsi="Times New Roman" w:cs="Times New Roman"/>
          <w:sz w:val="24"/>
          <w:szCs w:val="24"/>
        </w:rPr>
      </w:pPr>
      <w:r w:rsidRPr="00EB2FE8">
        <w:rPr>
          <w:rFonts w:ascii="Times New Roman" w:hAnsi="Times New Roman" w:cs="Times New Roman"/>
          <w:sz w:val="24"/>
          <w:szCs w:val="24"/>
        </w:rPr>
        <w:t>Two popular vortex-based HC reactor types are the vortex diode and the swirling jet cavitation reactor. They produce vortex flow devoid of the need for moving parts.</w:t>
      </w:r>
      <w:r w:rsidR="00870ACE">
        <w:rPr>
          <w:rFonts w:ascii="Times New Roman" w:hAnsi="Times New Roman" w:cs="Times New Roman"/>
          <w:sz w:val="24"/>
          <w:szCs w:val="24"/>
        </w:rPr>
        <w:t xml:space="preserve"> </w:t>
      </w:r>
      <w:r w:rsidRPr="00EB2FE8">
        <w:rPr>
          <w:rFonts w:ascii="Times New Roman" w:hAnsi="Times New Roman" w:cs="Times New Roman"/>
          <w:sz w:val="24"/>
          <w:szCs w:val="24"/>
        </w:rPr>
        <w:t xml:space="preserve">The setup's cylindrical swirling cavitation chamber is where the cavitation is produced. A swirling jet is produced when water circulates in a circular motion through the cavitation chamber. The cavitation bubbles are produced because its central pressure is lower than the vapour pressure of water. The swirling jet is then launched from the swirling cavitation chamber and strikes the combined chamber's bottom surface, where the pressure quickly builds and the cavitation bubbles burst. As depicted in Fig. </w:t>
      </w:r>
      <w:r w:rsidR="00EE555C" w:rsidRPr="00EB2FE8">
        <w:rPr>
          <w:rFonts w:ascii="Times New Roman" w:hAnsi="Times New Roman" w:cs="Times New Roman"/>
          <w:sz w:val="24"/>
          <w:szCs w:val="24"/>
        </w:rPr>
        <w:t>4</w:t>
      </w:r>
      <w:r w:rsidRPr="00EB2FE8">
        <w:rPr>
          <w:rFonts w:ascii="Times New Roman" w:hAnsi="Times New Roman" w:cs="Times New Roman"/>
          <w:sz w:val="24"/>
          <w:szCs w:val="24"/>
        </w:rPr>
        <w:t>(a), a vortex diode typically consists of three components: an axial port, a disc-shaped chamber, and an inlet tangential port</w:t>
      </w:r>
      <w:r w:rsidR="00B049EA" w:rsidRPr="00EB2FE8">
        <w:rPr>
          <w:rFonts w:ascii="Times New Roman" w:hAnsi="Times New Roman" w:cs="Times New Roman"/>
          <w:sz w:val="24"/>
          <w:szCs w:val="24"/>
        </w:rPr>
        <w:t xml:space="preserve"> </w:t>
      </w:r>
      <w:r w:rsidR="00B049EA" w:rsidRPr="00EB2FE8">
        <w:rPr>
          <w:rFonts w:ascii="Times New Roman" w:hAnsi="Times New Roman" w:cs="Times New Roman"/>
          <w:sz w:val="24"/>
          <w:szCs w:val="24"/>
        </w:rPr>
        <w:fldChar w:fldCharType="begin"/>
      </w:r>
      <w:r w:rsidR="00B049EA" w:rsidRPr="00EB2FE8">
        <w:rPr>
          <w:rFonts w:ascii="Times New Roman" w:hAnsi="Times New Roman" w:cs="Times New Roman"/>
          <w:sz w:val="24"/>
          <w:szCs w:val="24"/>
        </w:rPr>
        <w:instrText xml:space="preserve"> ADDIN ZOTERO_ITEM CSL_CITATION {"citationID":"thRLHkiw","properties":{"formattedCitation":"(Kulkarni et al., 2009)","plainCitation":"(Kulkarni et al., 2009)","noteIndex":0},"citationItems":[{"id":295,"uris":["http://zotero.org/users/local/MITGPSp9/items/IYACLZ89"],"itemData":{"id":295,"type":"article-journal","container-title":"Chemical Engineering Science","DOI":"10.1016/j.ces.2008.10.060","ISSN":"00092509","issue":"6","journalAbbreviation":"Chemical Engineering Science","language":"en","page":"1285-1292","source":"DOI.org (Crossref)","title":"Pressure drop across vortex diodes: Experiments and design guidelines","title-short":"Pressure drop across vortex diodes","volume":"64","author":[{"family":"Kulkarni","given":"Amol A."},{"family":"Ranade","given":"Vivek V."},{"family":"Rajeev","given":"R."},{"family":"Koganti","given":"S.B."}],"issued":{"date-parts":[["2009",3]]}}}],"schema":"https://github.com/citation-style-language/schema/raw/master/csl-citation.json"} </w:instrText>
      </w:r>
      <w:r w:rsidR="00B049EA" w:rsidRPr="00EB2FE8">
        <w:rPr>
          <w:rFonts w:ascii="Times New Roman" w:hAnsi="Times New Roman" w:cs="Times New Roman"/>
          <w:sz w:val="24"/>
          <w:szCs w:val="24"/>
        </w:rPr>
        <w:fldChar w:fldCharType="separate"/>
      </w:r>
      <w:r w:rsidR="00B049EA" w:rsidRPr="00EB2FE8">
        <w:rPr>
          <w:rFonts w:ascii="Times New Roman" w:hAnsi="Times New Roman" w:cs="Times New Roman"/>
          <w:sz w:val="24"/>
          <w:szCs w:val="24"/>
        </w:rPr>
        <w:t>(Kulkarni et al., 2009)</w:t>
      </w:r>
      <w:r w:rsidR="00B049EA" w:rsidRPr="00EB2FE8">
        <w:rPr>
          <w:rFonts w:ascii="Times New Roman" w:hAnsi="Times New Roman" w:cs="Times New Roman"/>
          <w:sz w:val="24"/>
          <w:szCs w:val="24"/>
        </w:rPr>
        <w:fldChar w:fldCharType="end"/>
      </w:r>
      <w:r w:rsidRPr="00EB2FE8">
        <w:rPr>
          <w:rFonts w:ascii="Times New Roman" w:hAnsi="Times New Roman" w:cs="Times New Roman"/>
          <w:sz w:val="24"/>
          <w:szCs w:val="24"/>
        </w:rPr>
        <w:t>. Through the tangential port, the flow enters the vortex diode chamber, and there, the highly swirling flow causes the low-pressure area where the cavities form to form around the axis of rotation. The risk of reactor clogging and erosion is lower in this instance because the cavitating zone is separated from the HC device's solid walls</w:t>
      </w:r>
      <w:r w:rsidR="00870ACE">
        <w:rPr>
          <w:rFonts w:ascii="Times New Roman" w:hAnsi="Times New Roman" w:cs="Times New Roman"/>
          <w:sz w:val="24"/>
          <w:szCs w:val="24"/>
        </w:rPr>
        <w:t xml:space="preserve"> </w:t>
      </w:r>
      <w:r w:rsidR="00870ACE">
        <w:rPr>
          <w:rFonts w:ascii="Times New Roman" w:hAnsi="Times New Roman" w:cs="Times New Roman"/>
          <w:sz w:val="24"/>
          <w:szCs w:val="24"/>
        </w:rPr>
        <w:fldChar w:fldCharType="begin"/>
      </w:r>
      <w:r w:rsidR="00870ACE">
        <w:rPr>
          <w:rFonts w:ascii="Times New Roman" w:hAnsi="Times New Roman" w:cs="Times New Roman"/>
          <w:sz w:val="24"/>
          <w:szCs w:val="24"/>
        </w:rPr>
        <w:instrText xml:space="preserve"> ADDIN ZOTERO_ITEM CSL_CITATION {"citationID":"dOJGCHaJ","properties":{"formattedCitation":"(Sarvothaman et al., 2019)","plainCitation":"(Sarvothaman et al., 2019)","noteIndex":0},"citationItems":[{"id":308,"uris":["http://zotero.org/users/local/MITGPSp9/items/NTS5NFNL"],"itemData":{"id":308,"type":"article-journal","container-title":"Chemical Engineering Journal","DOI":"10.1016/j.cej.2018.08.025","ISSN":"13858947","journalAbbreviation":"Chemical Engineering Journal","language":"en","page":"119639","source":"DOI.org (Crossref)","title":"Modelling of vortex based hydrodynamic cavitation reactors","volume":"377","author":[{"family":"Sarvothaman","given":"Varaha Prasad"},{"family":"Simpson","given":"Alister Thomas"},{"family":"Ranade","given":"Vivek Vinayak"}],"issued":{"date-parts":[["2019",12]]}}}],"schema":"https://github.com/citation-style-language/schema/raw/master/csl-citation.json"} </w:instrText>
      </w:r>
      <w:r w:rsidR="00870ACE">
        <w:rPr>
          <w:rFonts w:ascii="Times New Roman" w:hAnsi="Times New Roman" w:cs="Times New Roman"/>
          <w:sz w:val="24"/>
          <w:szCs w:val="24"/>
        </w:rPr>
        <w:fldChar w:fldCharType="separate"/>
      </w:r>
      <w:r w:rsidR="00870ACE" w:rsidRPr="00870ACE">
        <w:rPr>
          <w:rFonts w:ascii="Times New Roman" w:hAnsi="Times New Roman" w:cs="Times New Roman"/>
          <w:sz w:val="24"/>
        </w:rPr>
        <w:t>(Sarvothaman et al., 2019)</w:t>
      </w:r>
      <w:r w:rsidR="00870ACE">
        <w:rPr>
          <w:rFonts w:ascii="Times New Roman" w:hAnsi="Times New Roman" w:cs="Times New Roman"/>
          <w:sz w:val="24"/>
          <w:szCs w:val="24"/>
        </w:rPr>
        <w:fldChar w:fldCharType="end"/>
      </w:r>
      <w:r w:rsidRPr="00EB2FE8">
        <w:rPr>
          <w:rFonts w:ascii="Times New Roman" w:hAnsi="Times New Roman" w:cs="Times New Roman"/>
          <w:sz w:val="24"/>
          <w:szCs w:val="24"/>
        </w:rPr>
        <w:t>.</w:t>
      </w:r>
      <w:r w:rsidR="00B049EA" w:rsidRPr="00EB2FE8">
        <w:rPr>
          <w:rFonts w:ascii="Times New Roman" w:hAnsi="Times New Roman" w:cs="Times New Roman"/>
          <w:sz w:val="24"/>
          <w:szCs w:val="24"/>
        </w:rPr>
        <w:t xml:space="preserve"> The performance of 11 diodes with various sizes but the same geometric shape as shown in Fig. </w:t>
      </w:r>
      <w:r w:rsidR="00EE555C" w:rsidRPr="00EB2FE8">
        <w:rPr>
          <w:rFonts w:ascii="Times New Roman" w:hAnsi="Times New Roman" w:cs="Times New Roman"/>
          <w:sz w:val="24"/>
          <w:szCs w:val="24"/>
        </w:rPr>
        <w:t>4</w:t>
      </w:r>
      <w:r w:rsidR="00B049EA" w:rsidRPr="00EB2FE8">
        <w:rPr>
          <w:rFonts w:ascii="Times New Roman" w:hAnsi="Times New Roman" w:cs="Times New Roman"/>
          <w:sz w:val="24"/>
          <w:szCs w:val="24"/>
        </w:rPr>
        <w:t xml:space="preserve">(b) was examined by </w:t>
      </w:r>
      <w:bookmarkStart w:id="0" w:name="_Hlk144177080"/>
      <w:r w:rsidR="00B049EA" w:rsidRPr="00EB2FE8">
        <w:rPr>
          <w:rFonts w:ascii="Times New Roman" w:hAnsi="Times New Roman" w:cs="Times New Roman"/>
          <w:sz w:val="24"/>
          <w:szCs w:val="24"/>
        </w:rPr>
        <w:t>Kulkarni et al</w:t>
      </w:r>
      <w:bookmarkEnd w:id="0"/>
      <w:r w:rsidR="00B049EA" w:rsidRPr="00EB2FE8">
        <w:rPr>
          <w:rFonts w:ascii="Times New Roman" w:hAnsi="Times New Roman" w:cs="Times New Roman"/>
          <w:sz w:val="24"/>
          <w:szCs w:val="24"/>
        </w:rPr>
        <w:t>.  These diodes' diameters (</w:t>
      </w:r>
      <w:proofErr w:type="spellStart"/>
      <w:r w:rsidR="00B049EA" w:rsidRPr="00EB2FE8">
        <w:rPr>
          <w:rFonts w:ascii="Times New Roman" w:hAnsi="Times New Roman" w:cs="Times New Roman"/>
          <w:sz w:val="24"/>
          <w:szCs w:val="24"/>
        </w:rPr>
        <w:t>d</w:t>
      </w:r>
      <w:r w:rsidR="00B049EA" w:rsidRPr="00EB2FE8">
        <w:rPr>
          <w:rFonts w:ascii="Times New Roman" w:hAnsi="Times New Roman" w:cs="Times New Roman"/>
          <w:sz w:val="24"/>
          <w:szCs w:val="24"/>
          <w:vertAlign w:val="subscript"/>
        </w:rPr>
        <w:t>C</w:t>
      </w:r>
      <w:proofErr w:type="spellEnd"/>
      <w:r w:rsidR="00B049EA" w:rsidRPr="00EB2FE8">
        <w:rPr>
          <w:rFonts w:ascii="Times New Roman" w:hAnsi="Times New Roman" w:cs="Times New Roman"/>
          <w:sz w:val="24"/>
          <w:szCs w:val="24"/>
        </w:rPr>
        <w:t>) range from 25 to 150 mm, and their aspect ratios (</w:t>
      </w:r>
      <w:proofErr w:type="spellStart"/>
      <w:r w:rsidR="00B049EA" w:rsidRPr="00EB2FE8">
        <w:rPr>
          <w:rFonts w:ascii="Times New Roman" w:hAnsi="Times New Roman" w:cs="Times New Roman"/>
          <w:sz w:val="24"/>
          <w:szCs w:val="24"/>
        </w:rPr>
        <w:t>d</w:t>
      </w:r>
      <w:r w:rsidR="00B049EA" w:rsidRPr="00EB2FE8">
        <w:rPr>
          <w:rFonts w:ascii="Times New Roman" w:hAnsi="Times New Roman" w:cs="Times New Roman"/>
          <w:sz w:val="24"/>
          <w:szCs w:val="24"/>
          <w:vertAlign w:val="subscript"/>
        </w:rPr>
        <w:t>C</w:t>
      </w:r>
      <w:proofErr w:type="spellEnd"/>
      <w:r w:rsidR="00B049EA" w:rsidRPr="00EB2FE8">
        <w:rPr>
          <w:rFonts w:ascii="Times New Roman" w:hAnsi="Times New Roman" w:cs="Times New Roman"/>
          <w:sz w:val="24"/>
          <w:szCs w:val="24"/>
        </w:rPr>
        <w:t xml:space="preserve">/h, where h is the diode's height) fall between 4 and 6. The analysis shows that higher </w:t>
      </w:r>
      <w:proofErr w:type="spellStart"/>
      <w:r w:rsidR="00B049EA" w:rsidRPr="00EB2FE8">
        <w:rPr>
          <w:rFonts w:ascii="Times New Roman" w:hAnsi="Times New Roman" w:cs="Times New Roman"/>
          <w:sz w:val="24"/>
          <w:szCs w:val="24"/>
        </w:rPr>
        <w:t>diodicity</w:t>
      </w:r>
      <w:proofErr w:type="spellEnd"/>
      <w:r w:rsidR="00B049EA" w:rsidRPr="00EB2FE8">
        <w:rPr>
          <w:rFonts w:ascii="Times New Roman" w:hAnsi="Times New Roman" w:cs="Times New Roman"/>
          <w:sz w:val="24"/>
          <w:szCs w:val="24"/>
        </w:rPr>
        <w:t xml:space="preserve"> will result from larger diode size (i.e., diameter) when the aspect ratio of diodes remains constant. The operating range of flow rates is wider for larger diodes, which can aid in stabilising the vortex and thereby boosting its strength </w:t>
      </w:r>
      <w:r w:rsidR="00B049EA" w:rsidRPr="00EB2FE8">
        <w:rPr>
          <w:rFonts w:ascii="Times New Roman" w:hAnsi="Times New Roman" w:cs="Times New Roman"/>
          <w:sz w:val="24"/>
          <w:szCs w:val="24"/>
        </w:rPr>
        <w:fldChar w:fldCharType="begin"/>
      </w:r>
      <w:r w:rsidR="00B049EA" w:rsidRPr="00EB2FE8">
        <w:rPr>
          <w:rFonts w:ascii="Times New Roman" w:hAnsi="Times New Roman" w:cs="Times New Roman"/>
          <w:sz w:val="24"/>
          <w:szCs w:val="24"/>
        </w:rPr>
        <w:instrText xml:space="preserve"> ADDIN ZOTERO_ITEM CSL_CITATION {"citationID":"vTardXUY","properties":{"formattedCitation":"(Kulkarni et al., 2009)","plainCitation":"(Kulkarni et al., 2009)","noteIndex":0},"citationItems":[{"id":295,"uris":["http://zotero.org/users/local/MITGPSp9/items/IYACLZ89"],"itemData":{"id":295,"type":"article-journal","container-title":"Chemical Engineering Science","DOI":"10.1016/j.ces.2008.10.060","ISSN":"00092509","issue":"6","journalAbbreviation":"Chemical Engineering Science","language":"en","page":"1285-1292","source":"DOI.org (Crossref)","title":"Pressure drop across vortex diodes: Experiments and design guidelines","title-short":"Pressure drop across vortex diodes","volume":"64","author":[{"family":"Kulkarni","given":"Amol A."},{"family":"Ranade","given":"Vivek V."},{"family":"Rajeev","given":"R."},{"family":"Koganti","given":"S.B."}],"issued":{"date-parts":[["2009",3]]}}}],"schema":"https://github.com/citation-style-language/schema/raw/master/csl-citation.json"} </w:instrText>
      </w:r>
      <w:r w:rsidR="00B049EA" w:rsidRPr="00EB2FE8">
        <w:rPr>
          <w:rFonts w:ascii="Times New Roman" w:hAnsi="Times New Roman" w:cs="Times New Roman"/>
          <w:sz w:val="24"/>
          <w:szCs w:val="24"/>
        </w:rPr>
        <w:fldChar w:fldCharType="separate"/>
      </w:r>
      <w:r w:rsidR="00B049EA" w:rsidRPr="00EB2FE8">
        <w:rPr>
          <w:rFonts w:ascii="Times New Roman" w:hAnsi="Times New Roman" w:cs="Times New Roman"/>
          <w:sz w:val="24"/>
          <w:szCs w:val="24"/>
        </w:rPr>
        <w:t>(Kulkarni et al., 2009)</w:t>
      </w:r>
      <w:r w:rsidR="00B049EA" w:rsidRPr="00EB2FE8">
        <w:rPr>
          <w:rFonts w:ascii="Times New Roman" w:hAnsi="Times New Roman" w:cs="Times New Roman"/>
          <w:sz w:val="24"/>
          <w:szCs w:val="24"/>
        </w:rPr>
        <w:fldChar w:fldCharType="end"/>
      </w:r>
      <w:r w:rsidR="00B049EA" w:rsidRPr="00EB2FE8">
        <w:rPr>
          <w:rFonts w:ascii="Times New Roman" w:hAnsi="Times New Roman" w:cs="Times New Roman"/>
          <w:sz w:val="24"/>
          <w:szCs w:val="24"/>
        </w:rPr>
        <w:t xml:space="preserve">. </w:t>
      </w:r>
    </w:p>
    <w:p w14:paraId="0C5FEC06" w14:textId="77777777" w:rsidR="00947321" w:rsidRPr="00EB2FE8" w:rsidRDefault="00947321" w:rsidP="00952265">
      <w:pPr>
        <w:jc w:val="both"/>
        <w:rPr>
          <w:rFonts w:ascii="Times New Roman" w:hAnsi="Times New Roman" w:cs="Times New Roman"/>
          <w:sz w:val="24"/>
          <w:szCs w:val="24"/>
        </w:rPr>
      </w:pPr>
    </w:p>
    <w:p w14:paraId="5DC10BA7" w14:textId="77777777" w:rsidR="00B049EA" w:rsidRPr="00EB2FE8" w:rsidRDefault="00947321" w:rsidP="00B049EA">
      <w:pPr>
        <w:keepNext/>
        <w:jc w:val="center"/>
        <w:rPr>
          <w:rFonts w:ascii="Times New Roman" w:hAnsi="Times New Roman" w:cs="Times New Roman"/>
          <w:sz w:val="24"/>
          <w:szCs w:val="24"/>
        </w:rPr>
      </w:pPr>
      <w:r w:rsidRPr="00EB2FE8">
        <w:rPr>
          <w:rFonts w:ascii="Times New Roman" w:hAnsi="Times New Roman" w:cs="Times New Roman"/>
          <w:noProof/>
          <w:sz w:val="24"/>
          <w:szCs w:val="24"/>
        </w:rPr>
        <w:drawing>
          <wp:inline distT="0" distB="0" distL="0" distR="0" wp14:anchorId="2773CCF6" wp14:editId="2CA93F04">
            <wp:extent cx="2740395" cy="2293042"/>
            <wp:effectExtent l="0" t="0" r="0" b="0"/>
            <wp:docPr id="20199569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2461" cy="2294771"/>
                    </a:xfrm>
                    <a:prstGeom prst="rect">
                      <a:avLst/>
                    </a:prstGeom>
                    <a:noFill/>
                    <a:ln>
                      <a:noFill/>
                    </a:ln>
                  </pic:spPr>
                </pic:pic>
              </a:graphicData>
            </a:graphic>
          </wp:inline>
        </w:drawing>
      </w:r>
    </w:p>
    <w:p w14:paraId="1141B53B" w14:textId="6BE74391" w:rsidR="00947321" w:rsidRPr="00EB2FE8" w:rsidRDefault="00B049EA" w:rsidP="00B049EA">
      <w:pPr>
        <w:pStyle w:val="Caption"/>
        <w:jc w:val="center"/>
        <w:rPr>
          <w:rFonts w:ascii="Times New Roman" w:hAnsi="Times New Roman" w:cs="Times New Roman"/>
          <w:sz w:val="24"/>
          <w:szCs w:val="24"/>
        </w:rPr>
      </w:pPr>
      <w:r w:rsidRPr="00EB2FE8">
        <w:rPr>
          <w:rFonts w:ascii="Times New Roman" w:hAnsi="Times New Roman" w:cs="Times New Roman"/>
          <w:sz w:val="24"/>
          <w:szCs w:val="24"/>
        </w:rPr>
        <w:t xml:space="preserve">Figure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SEQ Figure \* ARABIC </w:instrText>
      </w:r>
      <w:r w:rsidRPr="00EB2FE8">
        <w:rPr>
          <w:rFonts w:ascii="Times New Roman" w:hAnsi="Times New Roman" w:cs="Times New Roman"/>
          <w:sz w:val="24"/>
          <w:szCs w:val="24"/>
        </w:rPr>
        <w:fldChar w:fldCharType="separate"/>
      </w:r>
      <w:r w:rsidR="00E9019E" w:rsidRPr="00EB2FE8">
        <w:rPr>
          <w:rFonts w:ascii="Times New Roman" w:hAnsi="Times New Roman" w:cs="Times New Roman"/>
          <w:noProof/>
          <w:sz w:val="24"/>
          <w:szCs w:val="24"/>
        </w:rPr>
        <w:t>4</w:t>
      </w:r>
      <w:r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a) Typical diode geometry (b) Kulkarni et al., diode geometry </w:t>
      </w:r>
      <w:r w:rsidR="00FD55B5">
        <w:rPr>
          <w:rFonts w:ascii="Times New Roman" w:hAnsi="Times New Roman" w:cs="Times New Roman"/>
          <w:sz w:val="24"/>
          <w:szCs w:val="24"/>
        </w:rPr>
        <w:t xml:space="preserve"> adapted from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ADDIN ZOTERO_ITEM CSL_CITATION {"citationID":"KJJ7kWEn","properties":{"formattedCitation":"(Kulkarni et al., 2009)","plainCitation":"(Kulkarni et al., 2009)","noteIndex":0},"citationItems":[{"id":295,"uris":["http://zotero.org/users/local/MITGPSp9/items/IYACLZ89"],"itemData":{"id":295,"type":"article-journal","container-title":"Chemical Engineering Science","DOI":"10.1016/j.ces.2008.10.060","ISSN":"00092509","issue":"6","journalAbbreviation":"Chemical Engineering Science","language":"en","page":"1285-1292","source":"DOI.org (Crossref)","title":"Pressure drop across vortex diodes: Experiments and design guidelines","title-short":"Pressure drop across vortex diodes","volume":"64","author":[{"family":"Kulkarni","given":"Amol A."},{"family":"Ranade","given":"Vivek V."},{"family":"Rajeev","given":"R."},{"family":"Koganti","given":"S.B."}],"issued":{"date-parts":[["2009",3]]}}}],"schema":"https://github.com/citation-style-language/schema/raw/master/csl-citation.json"} </w:instrText>
      </w:r>
      <w:r w:rsidRPr="00EB2FE8">
        <w:rPr>
          <w:rFonts w:ascii="Times New Roman" w:hAnsi="Times New Roman" w:cs="Times New Roman"/>
          <w:sz w:val="24"/>
          <w:szCs w:val="24"/>
        </w:rPr>
        <w:fldChar w:fldCharType="separate"/>
      </w:r>
      <w:r w:rsidRPr="00EB2FE8">
        <w:rPr>
          <w:rFonts w:ascii="Times New Roman" w:hAnsi="Times New Roman" w:cs="Times New Roman"/>
          <w:sz w:val="24"/>
          <w:szCs w:val="24"/>
        </w:rPr>
        <w:t>(Kulkarni et al., 2009)</w:t>
      </w:r>
      <w:r w:rsidRPr="00EB2FE8">
        <w:rPr>
          <w:rFonts w:ascii="Times New Roman" w:hAnsi="Times New Roman" w:cs="Times New Roman"/>
          <w:sz w:val="24"/>
          <w:szCs w:val="24"/>
        </w:rPr>
        <w:fldChar w:fldCharType="end"/>
      </w:r>
    </w:p>
    <w:p w14:paraId="483260BE" w14:textId="77777777" w:rsidR="00952265" w:rsidRPr="00EB2FE8" w:rsidRDefault="00952265" w:rsidP="00AA6D44">
      <w:pPr>
        <w:jc w:val="both"/>
        <w:rPr>
          <w:rFonts w:ascii="Times New Roman" w:hAnsi="Times New Roman" w:cs="Times New Roman"/>
          <w:sz w:val="24"/>
          <w:szCs w:val="24"/>
        </w:rPr>
      </w:pPr>
    </w:p>
    <w:p w14:paraId="0A408799" w14:textId="2DD18967" w:rsidR="00883E00" w:rsidRPr="00EB2FE8" w:rsidRDefault="00883E00" w:rsidP="00883E00">
      <w:pPr>
        <w:pStyle w:val="ListParagraph"/>
        <w:numPr>
          <w:ilvl w:val="0"/>
          <w:numId w:val="1"/>
        </w:numPr>
        <w:jc w:val="both"/>
        <w:rPr>
          <w:rFonts w:ascii="Times New Roman" w:hAnsi="Times New Roman" w:cs="Times New Roman"/>
          <w:b/>
          <w:bCs/>
          <w:sz w:val="24"/>
          <w:szCs w:val="24"/>
        </w:rPr>
      </w:pPr>
      <w:r w:rsidRPr="00EB2FE8">
        <w:rPr>
          <w:rFonts w:ascii="Times New Roman" w:hAnsi="Times New Roman" w:cs="Times New Roman"/>
          <w:b/>
          <w:bCs/>
          <w:sz w:val="24"/>
          <w:szCs w:val="24"/>
        </w:rPr>
        <w:t>Conditions for optimum operation</w:t>
      </w:r>
    </w:p>
    <w:p w14:paraId="689EAAEF" w14:textId="3D894EB9" w:rsidR="00883E00" w:rsidRPr="00EB2FE8" w:rsidRDefault="00883E00" w:rsidP="00883E00">
      <w:pPr>
        <w:jc w:val="both"/>
        <w:rPr>
          <w:rFonts w:ascii="Times New Roman" w:hAnsi="Times New Roman" w:cs="Times New Roman"/>
          <w:sz w:val="24"/>
          <w:szCs w:val="24"/>
        </w:rPr>
      </w:pPr>
      <w:r w:rsidRPr="00EB2FE8">
        <w:rPr>
          <w:rFonts w:ascii="Times New Roman" w:hAnsi="Times New Roman" w:cs="Times New Roman"/>
          <w:sz w:val="24"/>
          <w:szCs w:val="24"/>
        </w:rPr>
        <w:t xml:space="preserve">The system's inlet pressure, the geometry of the constriction used to create cavitation, and the physicochemical characteristics of the liquid medium should all be </w:t>
      </w:r>
      <w:proofErr w:type="spellStart"/>
      <w:r w:rsidRPr="00EB2FE8">
        <w:rPr>
          <w:rFonts w:ascii="Times New Roman" w:hAnsi="Times New Roman" w:cs="Times New Roman"/>
          <w:sz w:val="24"/>
          <w:szCs w:val="24"/>
        </w:rPr>
        <w:t>optimised.Following</w:t>
      </w:r>
      <w:proofErr w:type="spellEnd"/>
      <w:r w:rsidRPr="00EB2FE8">
        <w:rPr>
          <w:rFonts w:ascii="Times New Roman" w:hAnsi="Times New Roman" w:cs="Times New Roman"/>
          <w:sz w:val="24"/>
          <w:szCs w:val="24"/>
        </w:rPr>
        <w:t xml:space="preserve"> are a </w:t>
      </w:r>
      <w:r w:rsidRPr="00EB2FE8">
        <w:rPr>
          <w:rFonts w:ascii="Times New Roman" w:hAnsi="Times New Roman" w:cs="Times New Roman"/>
          <w:sz w:val="24"/>
          <w:szCs w:val="24"/>
        </w:rPr>
        <w:lastRenderedPageBreak/>
        <w:t xml:space="preserve">few of the crucial factors to take into account in this regard </w:t>
      </w:r>
      <w:r w:rsidR="001E492D">
        <w:rPr>
          <w:rFonts w:ascii="Times New Roman" w:hAnsi="Times New Roman" w:cs="Times New Roman"/>
          <w:sz w:val="24"/>
          <w:szCs w:val="24"/>
        </w:rPr>
        <w:fldChar w:fldCharType="begin"/>
      </w:r>
      <w:r w:rsidR="001E492D">
        <w:rPr>
          <w:rFonts w:ascii="Times New Roman" w:hAnsi="Times New Roman" w:cs="Times New Roman"/>
          <w:sz w:val="24"/>
          <w:szCs w:val="24"/>
        </w:rPr>
        <w:instrText xml:space="preserve"> ADDIN ZOTERO_ITEM CSL_CITATION {"citationID":"TZ595xoM","properties":{"formattedCitation":"(Gogate &amp; Pandit, 2001; Senthil Kumar et al., 2000; Vichare et al., 2000)","plainCitation":"(Gogate &amp; Pandit, 2001; Senthil Kumar et al., 2000; Vichare et al., 2000)","noteIndex":0},"citationItems":[{"id":243,"uris":["http://zotero.org/users/local/MITGPSp9/items/3669JITE"],"itemData":{"id":243,"type":"article-journal","container-title":"Reviews in Chemical Engineering","DOI":"10.1515/REVCE.2001.17.1.1","ISSN":"2191-0235, 0167-8299","issue":"1","page":"1-85","source":"DOI.org (Crossref)","title":"HYDRODYNAMIC CAVITATION REACTORS: A STATE OF THE ART REVIEW","title-short":"HYDRODYNAMIC CAVITATION REACTORS","volume":"17","author":[{"family":"Gogate","given":"Parag R."},{"family":"Pandit","given":"Aniruddha B."}],"issued":{"date-parts":[["2001",1]]}}},{"id":283,"uris":["http://zotero.org/users/local/MITGPSp9/items/JDCMV2WF"],"itemData":{"id":283,"type":"article-journal","container-title":"Chemical Engineering Science","DOI":"10.1016/S0009-2509(99)00435-2","ISSN":"00092509","issue":"9","journalAbbreviation":"Chemical Engineering Science","language":"en","page":"1633-1639","source":"DOI.org (Crossref)","title":"Experimental quantification of chemical effects of hydrodynamic cavitation","volume":"55","author":[{"family":"Senthil Kumar","given":"P"},{"family":"Siva Kumar","given":"M"},{"family":"Pandit","given":"A.B"}],"issued":{"date-parts":[["2000",5]]}}},{"id":311,"uris":["http://zotero.org/users/local/MITGPSp9/items/H9ICRNYA"],"itemData":{"id":311,"type":"article-journal","issue":"8","journalAbbreviation":"Chemical Engineering Technology","page":"683-690","title":"Optimization of Hydrodynamic Cavitation Using a Model Reaction","volume":"23","author":[{"family":"Vichare","given":"N.P."},{"family":"Gogate","given":"P.R."},{"literal":"A. B. Pandit"}],"issued":{"date-parts":[["2000",8]]}}}],"schema":"https://github.com/citation-style-language/schema/raw/master/csl-citation.json"} </w:instrText>
      </w:r>
      <w:r w:rsidR="001E492D">
        <w:rPr>
          <w:rFonts w:ascii="Times New Roman" w:hAnsi="Times New Roman" w:cs="Times New Roman"/>
          <w:sz w:val="24"/>
          <w:szCs w:val="24"/>
        </w:rPr>
        <w:fldChar w:fldCharType="separate"/>
      </w:r>
      <w:r w:rsidR="001E492D" w:rsidRPr="001E492D">
        <w:rPr>
          <w:rFonts w:ascii="Times New Roman" w:hAnsi="Times New Roman" w:cs="Times New Roman"/>
          <w:sz w:val="24"/>
        </w:rPr>
        <w:t>(Gogate &amp; Pandit, 2001; Senthil Kumar et al., 2000; Vichare et al., 2000)</w:t>
      </w:r>
      <w:r w:rsidR="001E492D">
        <w:rPr>
          <w:rFonts w:ascii="Times New Roman" w:hAnsi="Times New Roman" w:cs="Times New Roman"/>
          <w:sz w:val="24"/>
          <w:szCs w:val="24"/>
        </w:rPr>
        <w:fldChar w:fldCharType="end"/>
      </w:r>
    </w:p>
    <w:p w14:paraId="2AF5FB62" w14:textId="48D866C2" w:rsidR="00FE60B3" w:rsidRPr="00EB2FE8" w:rsidRDefault="00883E00" w:rsidP="00EE5AC0">
      <w:pPr>
        <w:pStyle w:val="ListParagraph"/>
        <w:numPr>
          <w:ilvl w:val="0"/>
          <w:numId w:val="2"/>
        </w:numPr>
        <w:jc w:val="both"/>
        <w:rPr>
          <w:rFonts w:ascii="Times New Roman" w:hAnsi="Times New Roman" w:cs="Times New Roman"/>
          <w:sz w:val="24"/>
          <w:szCs w:val="24"/>
        </w:rPr>
      </w:pPr>
      <w:r w:rsidRPr="001E492D">
        <w:rPr>
          <w:rFonts w:ascii="Times New Roman" w:hAnsi="Times New Roman" w:cs="Times New Roman"/>
          <w:sz w:val="24"/>
          <w:szCs w:val="24"/>
        </w:rPr>
        <w:t xml:space="preserve">The system's rotor speed &amp; inlet pressure depending on the type of equipment: Increased pressures or rotor speed can be used, but avoid operating above a certain optimal value to prevent </w:t>
      </w:r>
      <w:proofErr w:type="spellStart"/>
      <w:r w:rsidRPr="001E492D">
        <w:rPr>
          <w:rFonts w:ascii="Times New Roman" w:hAnsi="Times New Roman" w:cs="Times New Roman"/>
          <w:sz w:val="24"/>
          <w:szCs w:val="24"/>
        </w:rPr>
        <w:t>supercavitation</w:t>
      </w:r>
      <w:proofErr w:type="spellEnd"/>
      <w:r w:rsidRPr="001E492D">
        <w:rPr>
          <w:rFonts w:ascii="Times New Roman" w:hAnsi="Times New Roman" w:cs="Times New Roman"/>
          <w:sz w:val="24"/>
          <w:szCs w:val="24"/>
        </w:rPr>
        <w:t xml:space="preserve"> </w:t>
      </w:r>
      <w:r w:rsidR="001E492D">
        <w:rPr>
          <w:rFonts w:ascii="Times New Roman" w:hAnsi="Times New Roman" w:cs="Times New Roman"/>
          <w:sz w:val="24"/>
          <w:szCs w:val="24"/>
        </w:rPr>
        <w:fldChar w:fldCharType="begin"/>
      </w:r>
      <w:r w:rsidR="001E492D">
        <w:rPr>
          <w:rFonts w:ascii="Times New Roman" w:hAnsi="Times New Roman" w:cs="Times New Roman"/>
          <w:sz w:val="24"/>
          <w:szCs w:val="24"/>
        </w:rPr>
        <w:instrText xml:space="preserve"> ADDIN ZOTERO_ITEM CSL_CITATION {"citationID":"IL6AVdMF","properties":{"formattedCitation":"(Shirgaonkar &amp; Pandit, 1998)","plainCitation":"(Shirgaonkar &amp; Pandit, 1998)","noteIndex":0},"citationItems":[{"id":312,"uris":["http://zotero.org/users/local/MITGPSp9/items/RR7E7GZL"],"itemData":{"id":312,"type":"article-journal","container-title":"Ultrasonics Sonochemistry","DOI":"10.1016/S1350-4177(98)00013-3","ISSN":"13504177","issue":"2","journalAbbreviation":"Ultrasonics Sonochemistry","language":"en","page":"53-61","source":"DOI.org (Crossref)","title":"Sonophotochemical destruction of aqueous solution of 2,4,6-trichlorophenol","volume":"5","author":[{"family":"Shirgaonkar","given":"Irfan Z."},{"family":"Pandit","given":"Aniruddha B."}],"issued":{"date-parts":[["1998",6]]}}}],"schema":"https://github.com/citation-style-language/schema/raw/master/csl-citation.json"} </w:instrText>
      </w:r>
      <w:r w:rsidR="001E492D">
        <w:rPr>
          <w:rFonts w:ascii="Times New Roman" w:hAnsi="Times New Roman" w:cs="Times New Roman"/>
          <w:sz w:val="24"/>
          <w:szCs w:val="24"/>
        </w:rPr>
        <w:fldChar w:fldCharType="separate"/>
      </w:r>
      <w:r w:rsidR="001E492D" w:rsidRPr="001E492D">
        <w:rPr>
          <w:rFonts w:ascii="Times New Roman" w:hAnsi="Times New Roman" w:cs="Times New Roman"/>
          <w:sz w:val="24"/>
        </w:rPr>
        <w:t>(</w:t>
      </w:r>
      <w:proofErr w:type="spellStart"/>
      <w:r w:rsidR="001E492D" w:rsidRPr="001E492D">
        <w:rPr>
          <w:rFonts w:ascii="Times New Roman" w:hAnsi="Times New Roman" w:cs="Times New Roman"/>
          <w:sz w:val="24"/>
        </w:rPr>
        <w:t>Shirgaonkar</w:t>
      </w:r>
      <w:proofErr w:type="spellEnd"/>
      <w:r w:rsidR="001E492D" w:rsidRPr="001E492D">
        <w:rPr>
          <w:rFonts w:ascii="Times New Roman" w:hAnsi="Times New Roman" w:cs="Times New Roman"/>
          <w:sz w:val="24"/>
        </w:rPr>
        <w:t xml:space="preserve"> &amp; Pandit, 1998)</w:t>
      </w:r>
      <w:r w:rsidR="001E492D">
        <w:rPr>
          <w:rFonts w:ascii="Times New Roman" w:hAnsi="Times New Roman" w:cs="Times New Roman"/>
          <w:sz w:val="24"/>
          <w:szCs w:val="24"/>
        </w:rPr>
        <w:fldChar w:fldCharType="end"/>
      </w:r>
    </w:p>
    <w:p w14:paraId="2D345A3D" w14:textId="6B0E3707" w:rsidR="00883E00" w:rsidRPr="00EB2FE8" w:rsidRDefault="00883E00" w:rsidP="00883E00">
      <w:pPr>
        <w:pStyle w:val="ListParagraph"/>
        <w:numPr>
          <w:ilvl w:val="0"/>
          <w:numId w:val="2"/>
        </w:numPr>
        <w:jc w:val="both"/>
        <w:rPr>
          <w:rFonts w:ascii="Times New Roman" w:hAnsi="Times New Roman" w:cs="Times New Roman"/>
          <w:sz w:val="24"/>
          <w:szCs w:val="24"/>
        </w:rPr>
      </w:pPr>
      <w:r w:rsidRPr="00EB2FE8">
        <w:rPr>
          <w:rFonts w:ascii="Times New Roman" w:hAnsi="Times New Roman" w:cs="Times New Roman"/>
          <w:sz w:val="24"/>
          <w:szCs w:val="24"/>
        </w:rPr>
        <w:t>Liquid physicochemical characteristics and the initial radius of the nuclei: The criteria for choosing physicochemical characteristics to achieve smaller initial sizes of the nuclei are similar to those used for acoustic cavitation.</w:t>
      </w:r>
    </w:p>
    <w:p w14:paraId="0BC14A42" w14:textId="77777777" w:rsidR="00883E00" w:rsidRPr="00EB2FE8" w:rsidRDefault="00883E00" w:rsidP="00883E00">
      <w:pPr>
        <w:pStyle w:val="ListParagraph"/>
        <w:jc w:val="both"/>
        <w:rPr>
          <w:rFonts w:ascii="Times New Roman" w:hAnsi="Times New Roman" w:cs="Times New Roman"/>
          <w:sz w:val="24"/>
          <w:szCs w:val="24"/>
        </w:rPr>
      </w:pPr>
    </w:p>
    <w:p w14:paraId="2A969CDA" w14:textId="206A1E25" w:rsidR="00883E00" w:rsidRPr="00EB2FE8" w:rsidRDefault="00883E00" w:rsidP="00883E00">
      <w:pPr>
        <w:pStyle w:val="ListParagraph"/>
        <w:numPr>
          <w:ilvl w:val="0"/>
          <w:numId w:val="2"/>
        </w:numPr>
        <w:jc w:val="both"/>
        <w:rPr>
          <w:rFonts w:ascii="Times New Roman" w:hAnsi="Times New Roman" w:cs="Times New Roman"/>
          <w:sz w:val="24"/>
          <w:szCs w:val="24"/>
        </w:rPr>
      </w:pPr>
      <w:r w:rsidRPr="00EB2FE8">
        <w:rPr>
          <w:rFonts w:ascii="Times New Roman" w:hAnsi="Times New Roman" w:cs="Times New Roman"/>
          <w:sz w:val="24"/>
          <w:szCs w:val="24"/>
        </w:rPr>
        <w:t>The diameter of the constriction used to create cavities, such as a hole in an orifice plate</w:t>
      </w:r>
      <w:r w:rsidR="00FE60B3" w:rsidRPr="00EB2FE8">
        <w:rPr>
          <w:rFonts w:ascii="Times New Roman" w:hAnsi="Times New Roman" w:cs="Times New Roman"/>
          <w:sz w:val="24"/>
          <w:szCs w:val="24"/>
        </w:rPr>
        <w:t>:</w:t>
      </w:r>
      <w:r w:rsidRPr="00EB2FE8">
        <w:rPr>
          <w:rFonts w:ascii="Times New Roman" w:hAnsi="Times New Roman" w:cs="Times New Roman"/>
          <w:sz w:val="24"/>
          <w:szCs w:val="24"/>
        </w:rPr>
        <w:t xml:space="preserve"> According to the application, optimisation must be done. For applications requiring intense cavitation, such as the degradation of complex chemicals like Rhodamine B </w:t>
      </w:r>
      <w:r w:rsidR="001E492D">
        <w:rPr>
          <w:rFonts w:ascii="Times New Roman" w:hAnsi="Times New Roman" w:cs="Times New Roman"/>
          <w:sz w:val="24"/>
          <w:szCs w:val="24"/>
        </w:rPr>
        <w:fldChar w:fldCharType="begin"/>
      </w:r>
      <w:r w:rsidR="001E492D">
        <w:rPr>
          <w:rFonts w:ascii="Times New Roman" w:hAnsi="Times New Roman" w:cs="Times New Roman"/>
          <w:sz w:val="24"/>
          <w:szCs w:val="24"/>
        </w:rPr>
        <w:instrText xml:space="preserve"> ADDIN ZOTERO_ITEM CSL_CITATION {"citationID":"SLbN3RW7","properties":{"formattedCitation":"(Sivakumar &amp; Pandit, 2002)","plainCitation":"(Sivakumar &amp; Pandit, 2002)","noteIndex":0},"citationItems":[{"id":313,"uris":["http://zotero.org/users/local/MITGPSp9/items/7E8TAWDV"],"itemData":{"id":313,"type":"article-journal","container-title":"Ultrasonics Sonochemistry","DOI":"10.1016/S1350-4177(01)00122-5","ISSN":"13504177","issue":"3","journalAbbreviation":"Ultrasonics Sonochemistry","language":"en","page":"123-131","source":"DOI.org (Crossref)","title":"Wastewater treatment: a novel energy efficient hydrodynamic cavitational technique","title-short":"Wastewater treatment","volume":"9","author":[{"family":"Sivakumar","given":"Manickam"},{"family":"Pandit","given":"Aniruddha B"}],"issued":{"date-parts":[["2002",7]]}}}],"schema":"https://github.com/citation-style-language/schema/raw/master/csl-citation.json"} </w:instrText>
      </w:r>
      <w:r w:rsidR="001E492D">
        <w:rPr>
          <w:rFonts w:ascii="Times New Roman" w:hAnsi="Times New Roman" w:cs="Times New Roman"/>
          <w:sz w:val="24"/>
          <w:szCs w:val="24"/>
        </w:rPr>
        <w:fldChar w:fldCharType="separate"/>
      </w:r>
      <w:r w:rsidR="001E492D" w:rsidRPr="001E492D">
        <w:rPr>
          <w:rFonts w:ascii="Times New Roman" w:hAnsi="Times New Roman" w:cs="Times New Roman"/>
          <w:sz w:val="24"/>
        </w:rPr>
        <w:t>(Sivakumar &amp; Pandit, 2002)</w:t>
      </w:r>
      <w:r w:rsidR="001E492D">
        <w:rPr>
          <w:rFonts w:ascii="Times New Roman" w:hAnsi="Times New Roman" w:cs="Times New Roman"/>
          <w:sz w:val="24"/>
          <w:szCs w:val="24"/>
        </w:rPr>
        <w:fldChar w:fldCharType="end"/>
      </w:r>
      <w:r w:rsidR="001E492D">
        <w:rPr>
          <w:rFonts w:ascii="Times New Roman" w:hAnsi="Times New Roman" w:cs="Times New Roman"/>
          <w:sz w:val="24"/>
          <w:szCs w:val="24"/>
        </w:rPr>
        <w:t xml:space="preserve"> l</w:t>
      </w:r>
      <w:r w:rsidRPr="00EB2FE8">
        <w:rPr>
          <w:rFonts w:ascii="Times New Roman" w:hAnsi="Times New Roman" w:cs="Times New Roman"/>
          <w:sz w:val="24"/>
          <w:szCs w:val="24"/>
        </w:rPr>
        <w:t>arger diameters are advised; on the other hand, applications requiring less intense cavitation, such as KI decomposition, should use smaller diameters with a greater number of holes.</w:t>
      </w:r>
    </w:p>
    <w:p w14:paraId="4E4B60E0" w14:textId="77777777" w:rsidR="00883E00" w:rsidRPr="00EB2FE8" w:rsidRDefault="00883E00" w:rsidP="00883E00">
      <w:pPr>
        <w:pStyle w:val="ListParagraph"/>
        <w:jc w:val="both"/>
        <w:rPr>
          <w:rFonts w:ascii="Times New Roman" w:hAnsi="Times New Roman" w:cs="Times New Roman"/>
          <w:sz w:val="24"/>
          <w:szCs w:val="24"/>
        </w:rPr>
      </w:pPr>
    </w:p>
    <w:p w14:paraId="68D9DF73" w14:textId="4604AE21" w:rsidR="00DD4D66" w:rsidRPr="00EB2FE8" w:rsidRDefault="00883E00" w:rsidP="00DD4D66">
      <w:pPr>
        <w:pStyle w:val="ListParagraph"/>
        <w:numPr>
          <w:ilvl w:val="0"/>
          <w:numId w:val="2"/>
        </w:numPr>
        <w:jc w:val="both"/>
        <w:rPr>
          <w:rFonts w:ascii="Times New Roman" w:hAnsi="Times New Roman" w:cs="Times New Roman"/>
          <w:sz w:val="24"/>
          <w:szCs w:val="24"/>
        </w:rPr>
      </w:pPr>
      <w:r w:rsidRPr="00EB2FE8">
        <w:rPr>
          <w:rFonts w:ascii="Times New Roman" w:hAnsi="Times New Roman" w:cs="Times New Roman"/>
          <w:sz w:val="24"/>
          <w:szCs w:val="24"/>
        </w:rPr>
        <w:t>Ratio of the free area available for the flow, or the cross</w:t>
      </w:r>
      <w:r w:rsidR="00DD4D66" w:rsidRPr="00EB2FE8">
        <w:rPr>
          <w:rFonts w:ascii="Times New Roman" w:hAnsi="Times New Roman" w:cs="Times New Roman"/>
          <w:sz w:val="24"/>
          <w:szCs w:val="24"/>
        </w:rPr>
        <w:t>-</w:t>
      </w:r>
      <w:r w:rsidRPr="00EB2FE8">
        <w:rPr>
          <w:rFonts w:ascii="Times New Roman" w:hAnsi="Times New Roman" w:cs="Times New Roman"/>
          <w:sz w:val="24"/>
          <w:szCs w:val="24"/>
        </w:rPr>
        <w:t xml:space="preserve">sectional area of the holes on the orifice plate to the total cross-sectional area of the pipe: For high cavitation intensities and the subsequent desired beneficial effects, lower free areas must be utilised </w:t>
      </w:r>
      <w:r w:rsidR="001E492D">
        <w:rPr>
          <w:rFonts w:ascii="Times New Roman" w:hAnsi="Times New Roman" w:cs="Times New Roman"/>
          <w:sz w:val="24"/>
          <w:szCs w:val="24"/>
        </w:rPr>
        <w:fldChar w:fldCharType="begin"/>
      </w:r>
      <w:r w:rsidR="001E492D">
        <w:rPr>
          <w:rFonts w:ascii="Times New Roman" w:hAnsi="Times New Roman" w:cs="Times New Roman"/>
          <w:sz w:val="24"/>
          <w:szCs w:val="24"/>
        </w:rPr>
        <w:instrText xml:space="preserve"> ADDIN ZOTERO_ITEM CSL_CITATION {"citationID":"P9rKxDdn","properties":{"formattedCitation":"(Gogate &amp; Pandit, 2001; Vichare et al., 2000)","plainCitation":"(Gogate &amp; Pandit, 2001; Vichare et al., 2000)","noteIndex":0},"citationItems":[{"id":243,"uris":["http://zotero.org/users/local/MITGPSp9/items/3669JITE"],"itemData":{"id":243,"type":"article-journal","container-title":"Reviews in Chemical Engineering","DOI":"10.1515/REVCE.2001.17.1.1","ISSN":"2191-0235, 0167-8299","issue":"1","page":"1-85","source":"DOI.org (Crossref)","title":"HYDRODYNAMIC CAVITATION REACTORS: A STATE OF THE ART REVIEW","title-short":"HYDRODYNAMIC CAVITATION REACTORS","volume":"17","author":[{"family":"Gogate","given":"Parag R."},{"family":"Pandit","given":"Aniruddha B."}],"issued":{"date-parts":[["2001",1]]}}},{"id":311,"uris":["http://zotero.org/users/local/MITGPSp9/items/H9ICRNYA"],"itemData":{"id":311,"type":"article-journal","issue":"8","journalAbbreviation":"Chemical Engineering Technology","page":"683-690","title":"Optimization of Hydrodynamic Cavitation Using a Model Reaction","volume":"23","author":[{"family":"Vichare","given":"N.P."},{"family":"Gogate","given":"P.R."},{"literal":"A. B. Pandit"}],"issued":{"date-parts":[["2000",8]]}}}],"schema":"https://github.com/citation-style-language/schema/raw/master/csl-citation.json"} </w:instrText>
      </w:r>
      <w:r w:rsidR="001E492D">
        <w:rPr>
          <w:rFonts w:ascii="Times New Roman" w:hAnsi="Times New Roman" w:cs="Times New Roman"/>
          <w:sz w:val="24"/>
          <w:szCs w:val="24"/>
        </w:rPr>
        <w:fldChar w:fldCharType="separate"/>
      </w:r>
      <w:r w:rsidR="001E492D" w:rsidRPr="001E492D">
        <w:rPr>
          <w:rFonts w:ascii="Times New Roman" w:hAnsi="Times New Roman" w:cs="Times New Roman"/>
          <w:sz w:val="24"/>
        </w:rPr>
        <w:t>(Gogate &amp; Pandit, 2001; Vichare et al., 2000)</w:t>
      </w:r>
      <w:r w:rsidR="001E492D">
        <w:rPr>
          <w:rFonts w:ascii="Times New Roman" w:hAnsi="Times New Roman" w:cs="Times New Roman"/>
          <w:sz w:val="24"/>
          <w:szCs w:val="24"/>
        </w:rPr>
        <w:fldChar w:fldCharType="end"/>
      </w:r>
    </w:p>
    <w:p w14:paraId="13CE3527" w14:textId="77777777" w:rsidR="00DD4D66" w:rsidRPr="00EB2FE8" w:rsidRDefault="00DD4D66" w:rsidP="00DD4D66">
      <w:pPr>
        <w:pStyle w:val="ListParagraph"/>
        <w:jc w:val="both"/>
        <w:rPr>
          <w:rFonts w:ascii="Times New Roman" w:hAnsi="Times New Roman" w:cs="Times New Roman"/>
          <w:sz w:val="24"/>
          <w:szCs w:val="24"/>
        </w:rPr>
      </w:pPr>
    </w:p>
    <w:p w14:paraId="47BF299C" w14:textId="0EAC3212" w:rsidR="00B41546" w:rsidRPr="00EB2FE8" w:rsidRDefault="00FE60B3" w:rsidP="00DD4D66">
      <w:pPr>
        <w:pStyle w:val="ListParagraph"/>
        <w:numPr>
          <w:ilvl w:val="0"/>
          <w:numId w:val="1"/>
        </w:numPr>
        <w:rPr>
          <w:rFonts w:ascii="Times New Roman" w:hAnsi="Times New Roman" w:cs="Times New Roman"/>
          <w:b/>
          <w:bCs/>
          <w:sz w:val="24"/>
          <w:szCs w:val="24"/>
        </w:rPr>
      </w:pPr>
      <w:r w:rsidRPr="00EB2FE8">
        <w:rPr>
          <w:rFonts w:ascii="Times New Roman" w:hAnsi="Times New Roman" w:cs="Times New Roman"/>
          <w:b/>
          <w:bCs/>
          <w:sz w:val="24"/>
          <w:szCs w:val="24"/>
        </w:rPr>
        <w:t>M</w:t>
      </w:r>
      <w:r w:rsidR="00917C86" w:rsidRPr="00EB2FE8">
        <w:rPr>
          <w:rFonts w:ascii="Times New Roman" w:hAnsi="Times New Roman" w:cs="Times New Roman"/>
          <w:b/>
          <w:bCs/>
          <w:sz w:val="24"/>
          <w:szCs w:val="24"/>
        </w:rPr>
        <w:t>echanical</w:t>
      </w:r>
      <w:r w:rsidR="00EE555C" w:rsidRPr="00EB2FE8">
        <w:rPr>
          <w:rFonts w:ascii="Times New Roman" w:hAnsi="Times New Roman" w:cs="Times New Roman"/>
          <w:b/>
          <w:bCs/>
          <w:sz w:val="24"/>
          <w:szCs w:val="24"/>
        </w:rPr>
        <w:t>, Thermal</w:t>
      </w:r>
      <w:r w:rsidR="00917C86" w:rsidRPr="00EB2FE8">
        <w:rPr>
          <w:rFonts w:ascii="Times New Roman" w:hAnsi="Times New Roman" w:cs="Times New Roman"/>
          <w:b/>
          <w:bCs/>
          <w:sz w:val="24"/>
          <w:szCs w:val="24"/>
        </w:rPr>
        <w:t xml:space="preserve"> </w:t>
      </w:r>
      <w:r w:rsidR="00DD4D66" w:rsidRPr="00EB2FE8">
        <w:rPr>
          <w:rFonts w:ascii="Times New Roman" w:hAnsi="Times New Roman" w:cs="Times New Roman"/>
          <w:b/>
          <w:bCs/>
          <w:sz w:val="24"/>
          <w:szCs w:val="24"/>
        </w:rPr>
        <w:t xml:space="preserve">&amp; </w:t>
      </w:r>
      <w:r w:rsidR="00EE555C" w:rsidRPr="00EB2FE8">
        <w:rPr>
          <w:rFonts w:ascii="Times New Roman" w:hAnsi="Times New Roman" w:cs="Times New Roman"/>
          <w:b/>
          <w:bCs/>
          <w:sz w:val="24"/>
          <w:szCs w:val="24"/>
        </w:rPr>
        <w:t>C</w:t>
      </w:r>
      <w:r w:rsidR="00917C86" w:rsidRPr="00EB2FE8">
        <w:rPr>
          <w:rFonts w:ascii="Times New Roman" w:hAnsi="Times New Roman" w:cs="Times New Roman"/>
          <w:b/>
          <w:bCs/>
          <w:sz w:val="24"/>
          <w:szCs w:val="24"/>
        </w:rPr>
        <w:t xml:space="preserve">hemical effect </w:t>
      </w:r>
      <w:r w:rsidR="00DD4D66" w:rsidRPr="00EB2FE8">
        <w:rPr>
          <w:rFonts w:ascii="Times New Roman" w:hAnsi="Times New Roman" w:cs="Times New Roman"/>
          <w:b/>
          <w:bCs/>
          <w:sz w:val="24"/>
          <w:szCs w:val="24"/>
        </w:rPr>
        <w:t>Hydrodynamic cavitation</w:t>
      </w:r>
    </w:p>
    <w:p w14:paraId="590057CF" w14:textId="31729A3A" w:rsidR="00DD4D66" w:rsidRPr="00EB2FE8" w:rsidRDefault="00DD4D66" w:rsidP="00DD4D66">
      <w:pPr>
        <w:jc w:val="both"/>
        <w:rPr>
          <w:rFonts w:ascii="Times New Roman" w:hAnsi="Times New Roman" w:cs="Times New Roman"/>
          <w:sz w:val="24"/>
          <w:szCs w:val="24"/>
        </w:rPr>
      </w:pPr>
      <w:r w:rsidRPr="00EB2FE8">
        <w:rPr>
          <w:rFonts w:ascii="Times New Roman" w:hAnsi="Times New Roman" w:cs="Times New Roman"/>
          <w:sz w:val="24"/>
          <w:szCs w:val="24"/>
        </w:rPr>
        <w:t xml:space="preserve">The intensity of the individual cavities collapsing in terms of temperature and pressure is significantly less than the cavitation intensity caused by the passage of ultrasound, despite the fact that the mechanism of chemical effects of hydrodynamic cavitation is similar to the </w:t>
      </w:r>
      <w:proofErr w:type="spellStart"/>
      <w:r w:rsidRPr="00EB2FE8">
        <w:rPr>
          <w:rFonts w:ascii="Times New Roman" w:hAnsi="Times New Roman" w:cs="Times New Roman"/>
          <w:sz w:val="24"/>
          <w:szCs w:val="24"/>
        </w:rPr>
        <w:t>sono</w:t>
      </w:r>
      <w:proofErr w:type="spellEnd"/>
      <w:r w:rsidR="00EE555C" w:rsidRPr="00EB2FE8">
        <w:rPr>
          <w:rFonts w:ascii="Times New Roman" w:hAnsi="Times New Roman" w:cs="Times New Roman"/>
          <w:sz w:val="24"/>
          <w:szCs w:val="24"/>
        </w:rPr>
        <w:t>-</w:t>
      </w:r>
      <w:r w:rsidRPr="00EB2FE8">
        <w:rPr>
          <w:rFonts w:ascii="Times New Roman" w:hAnsi="Times New Roman" w:cs="Times New Roman"/>
          <w:sz w:val="24"/>
          <w:szCs w:val="24"/>
        </w:rPr>
        <w:t>chemical process</w:t>
      </w:r>
      <w:r w:rsidR="001E492D">
        <w:rPr>
          <w:rFonts w:ascii="Times New Roman" w:hAnsi="Times New Roman" w:cs="Times New Roman"/>
          <w:sz w:val="24"/>
          <w:szCs w:val="24"/>
        </w:rPr>
        <w:fldChar w:fldCharType="begin"/>
      </w:r>
      <w:r w:rsidR="001E492D">
        <w:rPr>
          <w:rFonts w:ascii="Times New Roman" w:hAnsi="Times New Roman" w:cs="Times New Roman"/>
          <w:sz w:val="24"/>
          <w:szCs w:val="24"/>
        </w:rPr>
        <w:instrText xml:space="preserve"> ADDIN ZOTERO_ITEM CSL_CITATION {"citationID":"q5IodVVB","properties":{"formattedCitation":"(Senthil Kumar et al., 2000)","plainCitation":"(Senthil Kumar et al., 2000)","noteIndex":0},"citationItems":[{"id":283,"uris":["http://zotero.org/users/local/MITGPSp9/items/JDCMV2WF"],"itemData":{"id":283,"type":"article-journal","container-title":"Chemical Engineering Science","DOI":"10.1016/S0009-2509(99)00435-2","ISSN":"00092509","issue":"9","journalAbbreviation":"Chemical Engineering Science","language":"en","page":"1633-1639","source":"DOI.org (Crossref)","title":"Experimental quantification of chemical effects of hydrodynamic cavitation","volume":"55","author":[{"family":"Senthil Kumar","given":"P"},{"family":"Siva Kumar","given":"M"},{"family":"Pandit","given":"A.B"}],"issued":{"date-parts":[["2000",5]]}}}],"schema":"https://github.com/citation-style-language/schema/raw/master/csl-citation.json"} </w:instrText>
      </w:r>
      <w:r w:rsidR="001E492D">
        <w:rPr>
          <w:rFonts w:ascii="Times New Roman" w:hAnsi="Times New Roman" w:cs="Times New Roman"/>
          <w:sz w:val="24"/>
          <w:szCs w:val="24"/>
        </w:rPr>
        <w:fldChar w:fldCharType="separate"/>
      </w:r>
      <w:r w:rsidR="001E492D" w:rsidRPr="001E492D">
        <w:rPr>
          <w:rFonts w:ascii="Times New Roman" w:hAnsi="Times New Roman" w:cs="Times New Roman"/>
          <w:sz w:val="24"/>
        </w:rPr>
        <w:t>(Senthil Kumar et al., 2000)</w:t>
      </w:r>
      <w:r w:rsidR="001E492D">
        <w:rPr>
          <w:rFonts w:ascii="Times New Roman" w:hAnsi="Times New Roman" w:cs="Times New Roman"/>
          <w:sz w:val="24"/>
          <w:szCs w:val="24"/>
        </w:rPr>
        <w:fldChar w:fldCharType="end"/>
      </w:r>
      <w:r w:rsidRPr="00EB2FE8">
        <w:rPr>
          <w:rFonts w:ascii="Times New Roman" w:hAnsi="Times New Roman" w:cs="Times New Roman"/>
          <w:sz w:val="24"/>
          <w:szCs w:val="24"/>
        </w:rPr>
        <w:t xml:space="preserve">. </w:t>
      </w:r>
      <w:r w:rsidR="0071748D" w:rsidRPr="00EB2FE8">
        <w:rPr>
          <w:rFonts w:ascii="Times New Roman" w:hAnsi="Times New Roman" w:cs="Times New Roman"/>
          <w:sz w:val="24"/>
          <w:szCs w:val="24"/>
        </w:rPr>
        <w:t xml:space="preserve">Figure 6 depicts the Effects of collapsing of bubble. </w:t>
      </w:r>
      <w:r w:rsidRPr="00EB2FE8">
        <w:rPr>
          <w:rFonts w:ascii="Times New Roman" w:hAnsi="Times New Roman" w:cs="Times New Roman"/>
          <w:sz w:val="24"/>
          <w:szCs w:val="24"/>
        </w:rPr>
        <w:t xml:space="preserve">However, by changing the geometrical and operating parameters, as mentioned above, it is possible to effectively control the frequency of such cavitation events as well as the intensity to a certain extent. Figure </w:t>
      </w:r>
      <w:r w:rsidR="00EE555C" w:rsidRPr="00EB2FE8">
        <w:rPr>
          <w:rFonts w:ascii="Times New Roman" w:hAnsi="Times New Roman" w:cs="Times New Roman"/>
          <w:sz w:val="24"/>
          <w:szCs w:val="24"/>
        </w:rPr>
        <w:t>5</w:t>
      </w:r>
      <w:r w:rsidRPr="00EB2FE8">
        <w:rPr>
          <w:rFonts w:ascii="Times New Roman" w:hAnsi="Times New Roman" w:cs="Times New Roman"/>
          <w:sz w:val="24"/>
          <w:szCs w:val="24"/>
        </w:rPr>
        <w:t xml:space="preserve"> depicts three hypothetical zones where the mechanical and chemical effects of the collapsing cavity might be felt.</w:t>
      </w:r>
    </w:p>
    <w:p w14:paraId="56ECCC9E" w14:textId="77777777" w:rsidR="00EE555C" w:rsidRPr="00EB2FE8" w:rsidRDefault="00EE555C" w:rsidP="00EE555C">
      <w:pPr>
        <w:keepNext/>
        <w:jc w:val="center"/>
        <w:rPr>
          <w:rFonts w:ascii="Times New Roman" w:hAnsi="Times New Roman" w:cs="Times New Roman"/>
          <w:sz w:val="24"/>
          <w:szCs w:val="24"/>
        </w:rPr>
      </w:pPr>
      <w:r w:rsidRPr="00EB2FE8">
        <w:rPr>
          <w:rFonts w:ascii="Times New Roman" w:hAnsi="Times New Roman" w:cs="Times New Roman"/>
          <w:noProof/>
          <w:sz w:val="24"/>
          <w:szCs w:val="24"/>
        </w:rPr>
        <w:drawing>
          <wp:inline distT="0" distB="0" distL="0" distR="0" wp14:anchorId="0AEC7515" wp14:editId="2C544A85">
            <wp:extent cx="2806844" cy="1663786"/>
            <wp:effectExtent l="0" t="0" r="0" b="0"/>
            <wp:docPr id="198643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3527" name=""/>
                    <pic:cNvPicPr/>
                  </pic:nvPicPr>
                  <pic:blipFill>
                    <a:blip r:embed="rId12"/>
                    <a:stretch>
                      <a:fillRect/>
                    </a:stretch>
                  </pic:blipFill>
                  <pic:spPr>
                    <a:xfrm>
                      <a:off x="0" y="0"/>
                      <a:ext cx="2806844" cy="1663786"/>
                    </a:xfrm>
                    <a:prstGeom prst="rect">
                      <a:avLst/>
                    </a:prstGeom>
                  </pic:spPr>
                </pic:pic>
              </a:graphicData>
            </a:graphic>
          </wp:inline>
        </w:drawing>
      </w:r>
    </w:p>
    <w:p w14:paraId="2B852B09" w14:textId="3280D615" w:rsidR="00EE555C" w:rsidRPr="00EB2FE8" w:rsidRDefault="00EE555C" w:rsidP="00EE555C">
      <w:pPr>
        <w:pStyle w:val="Caption"/>
        <w:jc w:val="center"/>
        <w:rPr>
          <w:rFonts w:ascii="Times New Roman" w:hAnsi="Times New Roman" w:cs="Times New Roman"/>
          <w:noProof/>
          <w:sz w:val="24"/>
          <w:szCs w:val="24"/>
        </w:rPr>
      </w:pPr>
      <w:r w:rsidRPr="00EB2FE8">
        <w:rPr>
          <w:rFonts w:ascii="Times New Roman" w:hAnsi="Times New Roman" w:cs="Times New Roman"/>
          <w:sz w:val="24"/>
          <w:szCs w:val="24"/>
        </w:rPr>
        <w:t xml:space="preserve">Figure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SEQ Figure \* ARABIC </w:instrText>
      </w:r>
      <w:r w:rsidRPr="00EB2FE8">
        <w:rPr>
          <w:rFonts w:ascii="Times New Roman" w:hAnsi="Times New Roman" w:cs="Times New Roman"/>
          <w:sz w:val="24"/>
          <w:szCs w:val="24"/>
        </w:rPr>
        <w:fldChar w:fldCharType="separate"/>
      </w:r>
      <w:r w:rsidR="00E9019E" w:rsidRPr="00EB2FE8">
        <w:rPr>
          <w:rFonts w:ascii="Times New Roman" w:hAnsi="Times New Roman" w:cs="Times New Roman"/>
          <w:noProof/>
          <w:sz w:val="24"/>
          <w:szCs w:val="24"/>
        </w:rPr>
        <w:t>5</w:t>
      </w:r>
      <w:r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schematic representation of collapsing cavity</w:t>
      </w:r>
      <w:r w:rsidRPr="00EB2FE8">
        <w:rPr>
          <w:rFonts w:ascii="Times New Roman" w:hAnsi="Times New Roman" w:cs="Times New Roman"/>
          <w:noProof/>
          <w:sz w:val="24"/>
          <w:szCs w:val="24"/>
        </w:rPr>
        <w:t xml:space="preserve"> zones</w:t>
      </w:r>
      <w:r w:rsidR="00FD55B5">
        <w:rPr>
          <w:rFonts w:ascii="Times New Roman" w:hAnsi="Times New Roman" w:cs="Times New Roman"/>
          <w:noProof/>
          <w:sz w:val="24"/>
          <w:szCs w:val="24"/>
        </w:rPr>
        <w:t xml:space="preserve"> </w:t>
      </w:r>
      <w:r w:rsidR="004F3D5A">
        <w:rPr>
          <w:rFonts w:ascii="Times New Roman" w:hAnsi="Times New Roman" w:cs="Times New Roman"/>
          <w:noProof/>
          <w:sz w:val="24"/>
          <w:szCs w:val="24"/>
        </w:rPr>
        <w:t xml:space="preserve">:  </w:t>
      </w:r>
      <w:r w:rsidR="00FD55B5">
        <w:rPr>
          <w:rFonts w:ascii="Times New Roman" w:hAnsi="Times New Roman" w:cs="Times New Roman"/>
          <w:noProof/>
          <w:sz w:val="24"/>
          <w:szCs w:val="24"/>
        </w:rPr>
        <w:t xml:space="preserve">adapted from </w:t>
      </w:r>
      <w:r w:rsidR="00EF054B">
        <w:rPr>
          <w:rFonts w:ascii="Times New Roman" w:hAnsi="Times New Roman" w:cs="Times New Roman"/>
          <w:noProof/>
          <w:sz w:val="24"/>
          <w:szCs w:val="24"/>
        </w:rPr>
        <w:fldChar w:fldCharType="begin"/>
      </w:r>
      <w:r w:rsidR="00EF054B">
        <w:rPr>
          <w:rFonts w:ascii="Times New Roman" w:hAnsi="Times New Roman" w:cs="Times New Roman"/>
          <w:noProof/>
          <w:sz w:val="24"/>
          <w:szCs w:val="24"/>
        </w:rPr>
        <w:instrText xml:space="preserve"> ADDIN ZOTERO_ITEM CSL_CITATION {"citationID":"xyZi2af0","properties":{"formattedCitation":"(Gogate &amp; Pandit, 2001)","plainCitation":"(Gogate &amp; Pandit, 2001)","noteIndex":0},"citationItems":[{"id":243,"uris":["http://zotero.org/users/local/MITGPSp9/items/3669JITE"],"itemData":{"id":243,"type":"article-journal","container-title":"Reviews in Chemical Engineering","DOI":"10.1515/REVCE.2001.17.1.1","ISSN":"2191-0235, 0167-8299","issue":"1","page":"1-85","source":"DOI.org (Crossref)","title":"HYDRODYNAMIC CAVITATION REACTORS: A STATE OF THE ART REVIEW","title-short":"HYDRODYNAMIC CAVITATION REACTORS","volume":"17","author":[{"family":"Gogate","given":"Parag R."},{"family":"Pandit","given":"Aniruddha B."}],"issued":{"date-parts":[["2001",1]]}}}],"schema":"https://github.com/citation-style-language/schema/raw/master/csl-citation.json"} </w:instrText>
      </w:r>
      <w:r w:rsidR="00EF054B">
        <w:rPr>
          <w:rFonts w:ascii="Times New Roman" w:hAnsi="Times New Roman" w:cs="Times New Roman"/>
          <w:noProof/>
          <w:sz w:val="24"/>
          <w:szCs w:val="24"/>
        </w:rPr>
        <w:fldChar w:fldCharType="separate"/>
      </w:r>
      <w:r w:rsidR="00EF054B" w:rsidRPr="00EF054B">
        <w:rPr>
          <w:rFonts w:ascii="Times New Roman" w:hAnsi="Times New Roman" w:cs="Times New Roman"/>
          <w:sz w:val="24"/>
        </w:rPr>
        <w:t>(Gogate &amp; Pandit, 2001)</w:t>
      </w:r>
      <w:r w:rsidR="00EF054B">
        <w:rPr>
          <w:rFonts w:ascii="Times New Roman" w:hAnsi="Times New Roman" w:cs="Times New Roman"/>
          <w:noProof/>
          <w:sz w:val="24"/>
          <w:szCs w:val="24"/>
        </w:rPr>
        <w:fldChar w:fldCharType="end"/>
      </w:r>
    </w:p>
    <w:p w14:paraId="063832D9" w14:textId="234CC2C4" w:rsidR="00B113F4" w:rsidRPr="00EB2FE8" w:rsidRDefault="00B113F4" w:rsidP="00B113F4">
      <w:pPr>
        <w:jc w:val="both"/>
        <w:rPr>
          <w:rFonts w:ascii="Times New Roman" w:hAnsi="Times New Roman" w:cs="Times New Roman"/>
          <w:sz w:val="24"/>
          <w:szCs w:val="24"/>
        </w:rPr>
      </w:pPr>
      <w:r w:rsidRPr="00EB2FE8">
        <w:rPr>
          <w:rFonts w:ascii="Times New Roman" w:hAnsi="Times New Roman" w:cs="Times New Roman"/>
          <w:sz w:val="24"/>
          <w:szCs w:val="24"/>
        </w:rPr>
        <w:t xml:space="preserve">The cavity's interior can be thought of as a high temperature microreader. Due to the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collapse's adiabatic nature, there are extreme temperatures and pressures inside the </w:t>
      </w:r>
      <w:proofErr w:type="spellStart"/>
      <w:proofErr w:type="gramStart"/>
      <w:r w:rsidRPr="00EB2FE8">
        <w:rPr>
          <w:rFonts w:ascii="Times New Roman" w:hAnsi="Times New Roman" w:cs="Times New Roman"/>
          <w:sz w:val="24"/>
          <w:szCs w:val="24"/>
        </w:rPr>
        <w:t>cavity.As</w:t>
      </w:r>
      <w:proofErr w:type="spellEnd"/>
      <w:proofErr w:type="gramEnd"/>
      <w:r w:rsidRPr="00EB2FE8">
        <w:rPr>
          <w:rFonts w:ascii="Times New Roman" w:hAnsi="Times New Roman" w:cs="Times New Roman"/>
          <w:sz w:val="24"/>
          <w:szCs w:val="24"/>
        </w:rPr>
        <w:t xml:space="preserve"> a result of this bond breaking, the cavity's contents (typically solvents and </w:t>
      </w:r>
      <w:r w:rsidRPr="00EB2FE8">
        <w:rPr>
          <w:rFonts w:ascii="Times New Roman" w:hAnsi="Times New Roman" w:cs="Times New Roman"/>
          <w:sz w:val="24"/>
          <w:szCs w:val="24"/>
        </w:rPr>
        <w:lastRenderedPageBreak/>
        <w:t xml:space="preserve">solutes/reactants if they are volatile) undergo pyrolysis. Once more, the strength and volume of the cavitation events determine how many free radicles are produced. The process for estimating the number of free radicals under the specified cavitating conditions has been thoroughly described by </w:t>
      </w:r>
      <w:r w:rsidR="002F6731">
        <w:rPr>
          <w:rFonts w:ascii="Times New Roman" w:hAnsi="Times New Roman" w:cs="Times New Roman"/>
          <w:sz w:val="24"/>
          <w:szCs w:val="24"/>
        </w:rPr>
        <w:fldChar w:fldCharType="begin"/>
      </w:r>
      <w:r w:rsidR="003472D0">
        <w:rPr>
          <w:rFonts w:ascii="Times New Roman" w:hAnsi="Times New Roman" w:cs="Times New Roman"/>
          <w:sz w:val="24"/>
          <w:szCs w:val="24"/>
        </w:rPr>
        <w:instrText xml:space="preserve"> ADDIN ZOTERO_ITEM CSL_CITATION {"citationID":"gAvgKLHx","properties":{"formattedCitation":"(Naidu et al., 1994)","plainCitation":"(Naidu et al., 1994)","dontUpdate":true,"noteIndex":0},"citationItems":[{"id":317,"uris":["http://zotero.org/users/local/MITGPSp9/items/LPXSFWFC"],"itemData":{"id":317,"type":"article-journal","container-title":"Chemical Engineering Science","DOI":"10.1016/0009-2509(94)80024-3","ISSN":"00092509","issue":"6","journalAbbreviation":"Chemical Engineering Science","language":"en","page":"877-888","source":"DOI.org (Crossref)","title":"Modelling of a batch sonochemical reactor","volume":"49","author":[{"family":"Naidu","given":"D.V.Prasad"},{"family":"Rajan","given":"R."},{"family":"Kumar","given":"R."},{"family":"Gandhi","given":"K.S."},{"family":"Arakeri","given":"V.H."},{"family":"Chandrasekaran","given":"S."}],"issued":{"date-parts":[["1994"]]}}}],"schema":"https://github.com/citation-style-language/schema/raw/master/csl-citation.json"} </w:instrText>
      </w:r>
      <w:r w:rsidR="002F6731">
        <w:rPr>
          <w:rFonts w:ascii="Times New Roman" w:hAnsi="Times New Roman" w:cs="Times New Roman"/>
          <w:sz w:val="24"/>
          <w:szCs w:val="24"/>
        </w:rPr>
        <w:fldChar w:fldCharType="separate"/>
      </w:r>
      <w:r w:rsidR="002F6731" w:rsidRPr="002F6731">
        <w:rPr>
          <w:rFonts w:ascii="Times New Roman" w:hAnsi="Times New Roman" w:cs="Times New Roman"/>
          <w:sz w:val="24"/>
        </w:rPr>
        <w:t>Naidu et al., 1994)</w:t>
      </w:r>
      <w:r w:rsidR="002F6731">
        <w:rPr>
          <w:rFonts w:ascii="Times New Roman" w:hAnsi="Times New Roman" w:cs="Times New Roman"/>
          <w:sz w:val="24"/>
          <w:szCs w:val="24"/>
        </w:rPr>
        <w:fldChar w:fldCharType="end"/>
      </w:r>
      <w:r w:rsidR="002F6731">
        <w:rPr>
          <w:rFonts w:ascii="Times New Roman" w:hAnsi="Times New Roman" w:cs="Times New Roman"/>
          <w:sz w:val="24"/>
          <w:szCs w:val="24"/>
        </w:rPr>
        <w:t xml:space="preserve">, </w:t>
      </w:r>
      <w:r w:rsidR="002F6731">
        <w:rPr>
          <w:rFonts w:ascii="Times New Roman" w:hAnsi="Times New Roman" w:cs="Times New Roman"/>
          <w:sz w:val="24"/>
          <w:szCs w:val="24"/>
        </w:rPr>
        <w:fldChar w:fldCharType="begin"/>
      </w:r>
      <w:r w:rsidR="003472D0">
        <w:rPr>
          <w:rFonts w:ascii="Times New Roman" w:hAnsi="Times New Roman" w:cs="Times New Roman"/>
          <w:sz w:val="24"/>
          <w:szCs w:val="24"/>
        </w:rPr>
        <w:instrText xml:space="preserve"> ADDIN ZOTERO_ITEM CSL_CITATION {"citationID":"RwHjdKRv","properties":{"formattedCitation":"(Sochard et al., 1998)","plainCitation":"(Sochard et al., 1998)","dontUpdate":true,"noteIndex":0},"citationItems":[{"id":316,"uris":["http://zotero.org/users/local/MITGPSp9/items/XR4S3PIF"],"itemData":{"id":316,"type":"article-journal","container-title":"Chemical Engineering Science","DOI":"10.1016/S0009-2509(97)85744-2","ISSN":"00092509","issue":"2","journalAbbreviation":"Chemical Engineering Science","language":"en","page":"239-254","source":"DOI.org (Crossref)","title":"Gas-vapour bubble dynamics and homogeneous sonochemistry","volume":"53","author":[{"family":"Sochard","given":"S."},{"family":"Wilhelm","given":"A.-M."},{"family":"Delmas","given":"H."}],"issued":{"date-parts":[["1998",1]]}}}],"schema":"https://github.com/citation-style-language/schema/raw/master/csl-citation.json"} </w:instrText>
      </w:r>
      <w:r w:rsidR="002F6731">
        <w:rPr>
          <w:rFonts w:ascii="Times New Roman" w:hAnsi="Times New Roman" w:cs="Times New Roman"/>
          <w:sz w:val="24"/>
          <w:szCs w:val="24"/>
        </w:rPr>
        <w:fldChar w:fldCharType="separate"/>
      </w:r>
      <w:r w:rsidR="002F6731" w:rsidRPr="002F6731">
        <w:rPr>
          <w:rFonts w:ascii="Times New Roman" w:hAnsi="Times New Roman" w:cs="Times New Roman"/>
          <w:sz w:val="24"/>
        </w:rPr>
        <w:t>Sochard et al., 1998)</w:t>
      </w:r>
      <w:r w:rsidR="002F6731">
        <w:rPr>
          <w:rFonts w:ascii="Times New Roman" w:hAnsi="Times New Roman" w:cs="Times New Roman"/>
          <w:sz w:val="24"/>
          <w:szCs w:val="24"/>
        </w:rPr>
        <w:fldChar w:fldCharType="end"/>
      </w:r>
    </w:p>
    <w:p w14:paraId="625F2E96" w14:textId="69DC7AF7" w:rsidR="00B113F4" w:rsidRPr="00EB2FE8" w:rsidRDefault="00B113F4" w:rsidP="00B113F4">
      <w:pPr>
        <w:jc w:val="both"/>
        <w:rPr>
          <w:rFonts w:ascii="Times New Roman" w:hAnsi="Times New Roman" w:cs="Times New Roman"/>
          <w:sz w:val="24"/>
          <w:szCs w:val="24"/>
        </w:rPr>
      </w:pPr>
      <w:r w:rsidRPr="00EB2FE8">
        <w:rPr>
          <w:rFonts w:ascii="Times New Roman" w:hAnsi="Times New Roman" w:cs="Times New Roman"/>
          <w:sz w:val="24"/>
          <w:szCs w:val="24"/>
        </w:rPr>
        <w:t>The temperature is high enough in the cavity-liquid interfacial region to trigger reactions using the free radical mechanism. According to Krishna et al., the ability of the solute to accumulate at the interface and the activation energies for bond breakage determine the relative efficiency of the solute to undergo reaction</w:t>
      </w:r>
      <w:r w:rsidR="002F6731">
        <w:rPr>
          <w:rFonts w:ascii="Times New Roman" w:hAnsi="Times New Roman" w:cs="Times New Roman"/>
          <w:sz w:val="24"/>
          <w:szCs w:val="24"/>
        </w:rPr>
        <w:fldChar w:fldCharType="begin"/>
      </w:r>
      <w:r w:rsidR="002F6731">
        <w:rPr>
          <w:rFonts w:ascii="Times New Roman" w:hAnsi="Times New Roman" w:cs="Times New Roman"/>
          <w:sz w:val="24"/>
          <w:szCs w:val="24"/>
        </w:rPr>
        <w:instrText xml:space="preserve"> ADDIN ZOTERO_ITEM CSL_CITATION {"citationID":"vPIwxZi8","properties":{"formattedCitation":"(Krishna et al., 1989)","plainCitation":"(Krishna et al., 1989)","noteIndex":0},"citationItems":[{"id":318,"uris":["http://zotero.org/users/local/MITGPSp9/items/I5WXR9KW"],"itemData":{"id":318,"type":"article-journal","container-title":"The Journal of Physical Chemistry","DOI":"10.1021/j100350a029","ISSN":"0022-3654, 1541-5740","issue":"13","journalAbbreviation":"J. Phys. Chem.","language":"en","page":"5166-5172","source":"DOI.org (Crossref)","title":"Sonochemistry of alcohol-water mixtures. Spin-trapping evidence for thermal decomposition and isotope-exchange reactions","volume":"93","author":[{"family":"Krishna","given":"C. Murali"},{"family":"Kondo","given":"Takashi"},{"family":"Riesz","given":"Peter"}],"issued":{"date-parts":[["1989",6]]}}}],"schema":"https://github.com/citation-style-language/schema/raw/master/csl-citation.json"} </w:instrText>
      </w:r>
      <w:r w:rsidR="002F6731">
        <w:rPr>
          <w:rFonts w:ascii="Times New Roman" w:hAnsi="Times New Roman" w:cs="Times New Roman"/>
          <w:sz w:val="24"/>
          <w:szCs w:val="24"/>
        </w:rPr>
        <w:fldChar w:fldCharType="separate"/>
      </w:r>
      <w:r w:rsidR="002F6731" w:rsidRPr="002F6731">
        <w:rPr>
          <w:rFonts w:ascii="Times New Roman" w:hAnsi="Times New Roman" w:cs="Times New Roman"/>
          <w:sz w:val="24"/>
        </w:rPr>
        <w:t>(Krishna et al., 1989)</w:t>
      </w:r>
      <w:r w:rsidR="002F6731">
        <w:rPr>
          <w:rFonts w:ascii="Times New Roman" w:hAnsi="Times New Roman" w:cs="Times New Roman"/>
          <w:sz w:val="24"/>
          <w:szCs w:val="24"/>
        </w:rPr>
        <w:fldChar w:fldCharType="end"/>
      </w:r>
      <w:r w:rsidRPr="00EB2FE8">
        <w:rPr>
          <w:rFonts w:ascii="Times New Roman" w:hAnsi="Times New Roman" w:cs="Times New Roman"/>
          <w:sz w:val="24"/>
          <w:szCs w:val="24"/>
        </w:rPr>
        <w:t>.</w:t>
      </w:r>
    </w:p>
    <w:p w14:paraId="23934B13" w14:textId="37CE8CAE" w:rsidR="00B113F4" w:rsidRPr="00EB2FE8" w:rsidRDefault="00B113F4" w:rsidP="00B113F4">
      <w:pPr>
        <w:jc w:val="both"/>
        <w:rPr>
          <w:rFonts w:ascii="Times New Roman" w:hAnsi="Times New Roman" w:cs="Times New Roman"/>
          <w:sz w:val="24"/>
          <w:szCs w:val="24"/>
        </w:rPr>
      </w:pPr>
      <w:r w:rsidRPr="00EB2FE8">
        <w:rPr>
          <w:rFonts w:ascii="Times New Roman" w:hAnsi="Times New Roman" w:cs="Times New Roman"/>
          <w:sz w:val="24"/>
          <w:szCs w:val="24"/>
        </w:rPr>
        <w:t xml:space="preserve"> If the free radicals in the cavity and interface region have sufficiently long half-lives, they can travel to the bulk liquid and react with it. Along with the cavities collapsing, flow conditions and flow-generated turbulence affect how quickly the cavities are transferred. Specifically in heterogeneous systems, cavitation has a significant physical impact by accelerating up mass and heat transfer. These are the main effects of cavitation that are currently understood.</w:t>
      </w:r>
    </w:p>
    <w:p w14:paraId="64B3E12E" w14:textId="749C21BD" w:rsidR="00B113F4" w:rsidRPr="00EB2FE8" w:rsidRDefault="00B113F4" w:rsidP="00B113F4">
      <w:pPr>
        <w:ind w:left="720"/>
        <w:jc w:val="both"/>
        <w:rPr>
          <w:rFonts w:ascii="Times New Roman" w:hAnsi="Times New Roman" w:cs="Times New Roman"/>
          <w:sz w:val="24"/>
          <w:szCs w:val="24"/>
        </w:rPr>
      </w:pPr>
      <w:r w:rsidRPr="00EB2FE8">
        <w:rPr>
          <w:rFonts w:ascii="Times New Roman" w:hAnsi="Times New Roman" w:cs="Times New Roman"/>
          <w:sz w:val="24"/>
          <w:szCs w:val="24"/>
        </w:rPr>
        <w:t>1. shock waves are produced.</w:t>
      </w:r>
    </w:p>
    <w:p w14:paraId="63D29446" w14:textId="2B156896" w:rsidR="00B113F4" w:rsidRPr="00EB2FE8" w:rsidRDefault="00B113F4" w:rsidP="00B113F4">
      <w:pPr>
        <w:ind w:left="720"/>
        <w:jc w:val="both"/>
        <w:rPr>
          <w:rFonts w:ascii="Times New Roman" w:hAnsi="Times New Roman" w:cs="Times New Roman"/>
          <w:sz w:val="24"/>
          <w:szCs w:val="24"/>
        </w:rPr>
      </w:pPr>
      <w:r w:rsidRPr="00EB2FE8">
        <w:rPr>
          <w:rFonts w:ascii="Times New Roman" w:hAnsi="Times New Roman" w:cs="Times New Roman"/>
          <w:sz w:val="24"/>
          <w:szCs w:val="24"/>
        </w:rPr>
        <w:t>2. Liquid microjet formation</w:t>
      </w:r>
    </w:p>
    <w:p w14:paraId="6952C9EE" w14:textId="208F3738" w:rsidR="00B113F4" w:rsidRPr="00EB2FE8" w:rsidRDefault="00B113F4" w:rsidP="00B113F4">
      <w:pPr>
        <w:ind w:left="720"/>
        <w:jc w:val="both"/>
        <w:rPr>
          <w:rFonts w:ascii="Times New Roman" w:hAnsi="Times New Roman" w:cs="Times New Roman"/>
          <w:sz w:val="24"/>
          <w:szCs w:val="24"/>
        </w:rPr>
      </w:pPr>
      <w:r w:rsidRPr="00EB2FE8">
        <w:rPr>
          <w:rFonts w:ascii="Times New Roman" w:hAnsi="Times New Roman" w:cs="Times New Roman"/>
          <w:sz w:val="24"/>
          <w:szCs w:val="24"/>
        </w:rPr>
        <w:t>3. turbulence between surfaces</w:t>
      </w:r>
    </w:p>
    <w:p w14:paraId="2711E027" w14:textId="77777777" w:rsidR="00E9019E" w:rsidRPr="00EB2FE8" w:rsidRDefault="00E9019E" w:rsidP="00E9019E">
      <w:pPr>
        <w:keepNext/>
        <w:ind w:left="720"/>
        <w:jc w:val="both"/>
        <w:rPr>
          <w:rFonts w:ascii="Times New Roman" w:hAnsi="Times New Roman" w:cs="Times New Roman"/>
          <w:sz w:val="24"/>
          <w:szCs w:val="24"/>
        </w:rPr>
      </w:pPr>
      <w:r w:rsidRPr="00EB2FE8">
        <w:rPr>
          <w:rFonts w:ascii="Times New Roman" w:hAnsi="Times New Roman" w:cs="Times New Roman"/>
          <w:noProof/>
          <w:sz w:val="24"/>
          <w:szCs w:val="24"/>
        </w:rPr>
        <w:drawing>
          <wp:inline distT="0" distB="0" distL="0" distR="0" wp14:anchorId="63C8734D" wp14:editId="4BBAA2EC">
            <wp:extent cx="4595941" cy="3300768"/>
            <wp:effectExtent l="0" t="0" r="0" b="0"/>
            <wp:docPr id="13397866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95941" cy="3300768"/>
                    </a:xfrm>
                    <a:prstGeom prst="rect">
                      <a:avLst/>
                    </a:prstGeom>
                    <a:noFill/>
                  </pic:spPr>
                </pic:pic>
              </a:graphicData>
            </a:graphic>
          </wp:inline>
        </w:drawing>
      </w:r>
    </w:p>
    <w:p w14:paraId="4452FFB1" w14:textId="254447AA" w:rsidR="0094531D" w:rsidRDefault="00E9019E" w:rsidP="00E9019E">
      <w:pPr>
        <w:pStyle w:val="Caption"/>
        <w:jc w:val="center"/>
        <w:rPr>
          <w:rFonts w:ascii="Times New Roman" w:hAnsi="Times New Roman" w:cs="Times New Roman"/>
          <w:sz w:val="24"/>
          <w:szCs w:val="24"/>
        </w:rPr>
      </w:pPr>
      <w:r w:rsidRPr="00EB2FE8">
        <w:rPr>
          <w:rFonts w:ascii="Times New Roman" w:hAnsi="Times New Roman" w:cs="Times New Roman"/>
          <w:sz w:val="24"/>
          <w:szCs w:val="24"/>
        </w:rPr>
        <w:t xml:space="preserve">Figure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SEQ Figure \* ARABIC </w:instrText>
      </w:r>
      <w:r w:rsidRPr="00EB2FE8">
        <w:rPr>
          <w:rFonts w:ascii="Times New Roman" w:hAnsi="Times New Roman" w:cs="Times New Roman"/>
          <w:sz w:val="24"/>
          <w:szCs w:val="24"/>
        </w:rPr>
        <w:fldChar w:fldCharType="separate"/>
      </w:r>
      <w:r w:rsidRPr="00EB2FE8">
        <w:rPr>
          <w:rFonts w:ascii="Times New Roman" w:hAnsi="Times New Roman" w:cs="Times New Roman"/>
          <w:noProof/>
          <w:sz w:val="24"/>
          <w:szCs w:val="24"/>
        </w:rPr>
        <w:t>6</w:t>
      </w:r>
      <w:r w:rsidRPr="00EB2FE8">
        <w:rPr>
          <w:rFonts w:ascii="Times New Roman" w:hAnsi="Times New Roman" w:cs="Times New Roman"/>
          <w:sz w:val="24"/>
          <w:szCs w:val="24"/>
        </w:rPr>
        <w:fldChar w:fldCharType="end"/>
      </w:r>
      <w:r w:rsidRPr="00EB2FE8">
        <w:rPr>
          <w:rFonts w:ascii="Times New Roman" w:hAnsi="Times New Roman" w:cs="Times New Roman"/>
          <w:sz w:val="24"/>
          <w:szCs w:val="24"/>
        </w:rPr>
        <w:t xml:space="preserve">: Mechanical, thermal &amp; chemical effect of bubble collapse </w:t>
      </w:r>
      <w:r w:rsidRPr="00EB2FE8">
        <w:rPr>
          <w:rFonts w:ascii="Times New Roman" w:hAnsi="Times New Roman" w:cs="Times New Roman"/>
          <w:sz w:val="24"/>
          <w:szCs w:val="24"/>
        </w:rPr>
        <w:fldChar w:fldCharType="begin"/>
      </w:r>
      <w:r w:rsidRPr="00EB2FE8">
        <w:rPr>
          <w:rFonts w:ascii="Times New Roman" w:hAnsi="Times New Roman" w:cs="Times New Roman"/>
          <w:sz w:val="24"/>
          <w:szCs w:val="24"/>
        </w:rPr>
        <w:instrText xml:space="preserve"> ADDIN ZOTERO_ITEM CSL_CITATION {"citationID":"syt4R1U5","properties":{"formattedCitation":"(Sun et al., 2020)","plainCitation":"(Sun et al., 2020)","noteIndex":0},"citationItems":[{"id":166,"uris":["http://zotero.org/users/local/MITGPSp9/items/JF9FBLTH"],"itemData":{"id":166,"type":"article-journal","container-title":"Science of The Total Environment","DOI":"10.1016/j.scitotenv.2020.139606","ISSN":"00489697","journalAbbreviation":"Science of The Total Environment","language":"en","page":"139606","source":"DOI.org (Crossref)","title":"A review on hydrodynamic cavitation disinfection: The current state of knowledge","title-short":"A review on hydrodynamic cavitation disinfection","volume":"737","author":[{"family":"Sun","given":"Xun"},{"family":"Liu","given":"Jingting"},{"family":"Ji","given":"Li"},{"family":"Wang","given":"Guichao"},{"family":"Zhao","given":"Shan"},{"family":"Yoon","given":"Joon Yong"},{"family":"Chen","given":"Songying"}],"issued":{"date-parts":[["2020",10]]}}}],"schema":"https://github.com/citation-style-language/schema/raw/master/csl-citation.json"} </w:instrText>
      </w:r>
      <w:r w:rsidR="00000000">
        <w:rPr>
          <w:rFonts w:ascii="Times New Roman" w:hAnsi="Times New Roman" w:cs="Times New Roman"/>
          <w:sz w:val="24"/>
          <w:szCs w:val="24"/>
        </w:rPr>
        <w:fldChar w:fldCharType="separate"/>
      </w:r>
      <w:r w:rsidRPr="00EB2FE8">
        <w:rPr>
          <w:rFonts w:ascii="Times New Roman" w:hAnsi="Times New Roman" w:cs="Times New Roman"/>
          <w:sz w:val="24"/>
          <w:szCs w:val="24"/>
        </w:rPr>
        <w:fldChar w:fldCharType="end"/>
      </w:r>
    </w:p>
    <w:p w14:paraId="4C2B8959" w14:textId="77777777" w:rsidR="00EB2FE8" w:rsidRPr="00EB2FE8" w:rsidRDefault="00EB2FE8" w:rsidP="00EB2FE8"/>
    <w:p w14:paraId="03EE545C" w14:textId="2AE085F8" w:rsidR="0071748D" w:rsidRPr="00EB2FE8" w:rsidRDefault="0071748D" w:rsidP="00EB2FE8">
      <w:pPr>
        <w:pStyle w:val="ListParagraph"/>
        <w:numPr>
          <w:ilvl w:val="0"/>
          <w:numId w:val="1"/>
        </w:numPr>
        <w:jc w:val="both"/>
        <w:rPr>
          <w:rFonts w:ascii="Times New Roman" w:hAnsi="Times New Roman" w:cs="Times New Roman"/>
          <w:b/>
          <w:bCs/>
          <w:sz w:val="24"/>
          <w:szCs w:val="24"/>
        </w:rPr>
      </w:pPr>
      <w:r w:rsidRPr="00EB2FE8">
        <w:rPr>
          <w:rFonts w:ascii="Times New Roman" w:hAnsi="Times New Roman" w:cs="Times New Roman"/>
          <w:b/>
          <w:bCs/>
          <w:sz w:val="24"/>
          <w:szCs w:val="24"/>
        </w:rPr>
        <w:t>Advantages and Disadvantages associated with hydrodynamic cavitation</w:t>
      </w:r>
    </w:p>
    <w:p w14:paraId="5B137A53" w14:textId="77777777" w:rsidR="0071748D" w:rsidRPr="00EB2FE8" w:rsidRDefault="0071748D" w:rsidP="00EB2FE8">
      <w:pPr>
        <w:jc w:val="both"/>
        <w:rPr>
          <w:rFonts w:ascii="Times New Roman" w:hAnsi="Times New Roman" w:cs="Times New Roman"/>
          <w:sz w:val="24"/>
          <w:szCs w:val="24"/>
        </w:rPr>
      </w:pPr>
      <w:r w:rsidRPr="00EB2FE8">
        <w:rPr>
          <w:rFonts w:ascii="Times New Roman" w:hAnsi="Times New Roman" w:cs="Times New Roman"/>
          <w:sz w:val="24"/>
          <w:szCs w:val="24"/>
        </w:rPr>
        <w:t>The following are some of hydrodynamic cavitation's main benefits:</w:t>
      </w:r>
    </w:p>
    <w:p w14:paraId="15489627" w14:textId="77777777" w:rsidR="0071748D" w:rsidRPr="00EB2FE8" w:rsidRDefault="0071748D" w:rsidP="00EB2FE8">
      <w:pPr>
        <w:jc w:val="both"/>
        <w:rPr>
          <w:rFonts w:ascii="Times New Roman" w:hAnsi="Times New Roman" w:cs="Times New Roman"/>
          <w:sz w:val="24"/>
          <w:szCs w:val="24"/>
        </w:rPr>
      </w:pPr>
      <w:r w:rsidRPr="00EB2FE8">
        <w:rPr>
          <w:rFonts w:ascii="Times New Roman" w:hAnsi="Times New Roman" w:cs="Times New Roman"/>
          <w:sz w:val="24"/>
          <w:szCs w:val="24"/>
        </w:rPr>
        <w:t>1. Reactions that necessitate moderately demanding conditions can be easily carried out in ambient conditions, as will be covered in the following stages.</w:t>
      </w:r>
    </w:p>
    <w:p w14:paraId="1CB5120A" w14:textId="77777777" w:rsidR="0071748D" w:rsidRPr="00EB2FE8" w:rsidRDefault="0071748D" w:rsidP="00EB2FE8">
      <w:pPr>
        <w:jc w:val="both"/>
        <w:rPr>
          <w:rFonts w:ascii="Times New Roman" w:hAnsi="Times New Roman" w:cs="Times New Roman"/>
          <w:sz w:val="24"/>
          <w:szCs w:val="24"/>
        </w:rPr>
      </w:pPr>
      <w:r w:rsidRPr="00EB2FE8">
        <w:rPr>
          <w:rFonts w:ascii="Times New Roman" w:hAnsi="Times New Roman" w:cs="Times New Roman"/>
          <w:sz w:val="24"/>
          <w:szCs w:val="24"/>
        </w:rPr>
        <w:lastRenderedPageBreak/>
        <w:t>2. It is one of the most affordable and energy-efficient ways to produce cavitation.</w:t>
      </w:r>
    </w:p>
    <w:p w14:paraId="6981C220" w14:textId="77777777" w:rsidR="0071748D" w:rsidRPr="00EB2FE8" w:rsidRDefault="0071748D" w:rsidP="00EB2FE8">
      <w:pPr>
        <w:jc w:val="both"/>
        <w:rPr>
          <w:rFonts w:ascii="Times New Roman" w:hAnsi="Times New Roman" w:cs="Times New Roman"/>
          <w:sz w:val="24"/>
          <w:szCs w:val="24"/>
        </w:rPr>
      </w:pPr>
      <w:r w:rsidRPr="00EB2FE8">
        <w:rPr>
          <w:rFonts w:ascii="Times New Roman" w:hAnsi="Times New Roman" w:cs="Times New Roman"/>
          <w:sz w:val="24"/>
          <w:szCs w:val="24"/>
        </w:rPr>
        <w:t>3. The machinery used to produce cavitation is straightforward.</w:t>
      </w:r>
    </w:p>
    <w:p w14:paraId="3201442E" w14:textId="77777777" w:rsidR="0071748D" w:rsidRPr="00EB2FE8" w:rsidRDefault="0071748D" w:rsidP="00EB2FE8">
      <w:pPr>
        <w:jc w:val="both"/>
        <w:rPr>
          <w:rFonts w:ascii="Times New Roman" w:hAnsi="Times New Roman" w:cs="Times New Roman"/>
          <w:sz w:val="24"/>
          <w:szCs w:val="24"/>
        </w:rPr>
      </w:pPr>
      <w:r w:rsidRPr="00EB2FE8">
        <w:rPr>
          <w:rFonts w:ascii="Times New Roman" w:hAnsi="Times New Roman" w:cs="Times New Roman"/>
          <w:sz w:val="24"/>
          <w:szCs w:val="24"/>
        </w:rPr>
        <w:t>4. Such reactors require very little maintenance.</w:t>
      </w:r>
    </w:p>
    <w:p w14:paraId="75A16A88" w14:textId="77777777" w:rsidR="0071748D" w:rsidRPr="00EB2FE8" w:rsidRDefault="0071748D" w:rsidP="00EB2FE8">
      <w:pPr>
        <w:jc w:val="both"/>
        <w:rPr>
          <w:rFonts w:ascii="Times New Roman" w:hAnsi="Times New Roman" w:cs="Times New Roman"/>
          <w:sz w:val="24"/>
          <w:szCs w:val="24"/>
        </w:rPr>
      </w:pPr>
      <w:r w:rsidRPr="00EB2FE8">
        <w:rPr>
          <w:rFonts w:ascii="Times New Roman" w:hAnsi="Times New Roman" w:cs="Times New Roman"/>
          <w:sz w:val="24"/>
          <w:szCs w:val="24"/>
        </w:rPr>
        <w:t>5. The aforementioned process can be easily scaled up.</w:t>
      </w:r>
    </w:p>
    <w:p w14:paraId="5BBA5D94" w14:textId="239ADFD5" w:rsidR="00EB2FE8" w:rsidRDefault="00EB2FE8" w:rsidP="00EB2FE8">
      <w:pPr>
        <w:jc w:val="both"/>
        <w:rPr>
          <w:rFonts w:ascii="Times New Roman" w:hAnsi="Times New Roman" w:cs="Times New Roman"/>
          <w:sz w:val="24"/>
          <w:szCs w:val="24"/>
        </w:rPr>
      </w:pPr>
      <w:r w:rsidRPr="00EB2FE8">
        <w:rPr>
          <w:rFonts w:ascii="Times New Roman" w:hAnsi="Times New Roman" w:cs="Times New Roman"/>
          <w:sz w:val="24"/>
          <w:szCs w:val="24"/>
        </w:rPr>
        <w:t xml:space="preserve">Although the degree of </w:t>
      </w:r>
      <w:proofErr w:type="spellStart"/>
      <w:r w:rsidRPr="00EB2FE8">
        <w:rPr>
          <w:rFonts w:ascii="Times New Roman" w:hAnsi="Times New Roman" w:cs="Times New Roman"/>
          <w:sz w:val="24"/>
          <w:szCs w:val="24"/>
        </w:rPr>
        <w:t>cavitational</w:t>
      </w:r>
      <w:proofErr w:type="spellEnd"/>
      <w:r w:rsidRPr="00EB2FE8">
        <w:rPr>
          <w:rFonts w:ascii="Times New Roman" w:hAnsi="Times New Roman" w:cs="Times New Roman"/>
          <w:sz w:val="24"/>
          <w:szCs w:val="24"/>
        </w:rPr>
        <w:t xml:space="preserve"> intensity and the number of cavitation events can also be controlled by adjusting the operating and geometric conditions already present in the reactor </w:t>
      </w:r>
      <w:r w:rsidR="002F6731">
        <w:rPr>
          <w:rFonts w:ascii="Times New Roman" w:hAnsi="Times New Roman" w:cs="Times New Roman"/>
          <w:sz w:val="24"/>
          <w:szCs w:val="24"/>
        </w:rPr>
        <w:fldChar w:fldCharType="begin"/>
      </w:r>
      <w:r w:rsidR="002F6731">
        <w:rPr>
          <w:rFonts w:ascii="Times New Roman" w:hAnsi="Times New Roman" w:cs="Times New Roman"/>
          <w:sz w:val="24"/>
          <w:szCs w:val="24"/>
        </w:rPr>
        <w:instrText xml:space="preserve"> ADDIN ZOTERO_ITEM CSL_CITATION {"citationID":"1lc2QtGv","properties":{"formattedCitation":"(Gogate &amp; Pandit, 2000)","plainCitation":"(Gogate &amp; Pandit, 2000)","noteIndex":0},"citationItems":[{"id":310,"uris":["http://zotero.org/users/local/MITGPSp9/items/B7MLPUUD"],"itemData":{"id":310,"type":"article-journal","container-title":"AIChE Journal","DOI":"10.1002/aic.690460215","ISSN":"00011541, 15475905","issue":"2","journalAbbreviation":"AIChE J.","language":"en","page":"372-379","source":"DOI.org (Crossref)","title":"Engineering design method for cavitational reactors: I. Sonochemical reactors","title-short":"Engineering design method for cavitational reactors","volume":"46","author":[{"family":"Gogate","given":"Parag R."},{"family":"Pandit","given":"Aniruddha B."}],"issued":{"date-parts":[["2000",2]]}}}],"schema":"https://github.com/citation-style-language/schema/raw/master/csl-citation.json"} </w:instrText>
      </w:r>
      <w:r w:rsidR="002F6731">
        <w:rPr>
          <w:rFonts w:ascii="Times New Roman" w:hAnsi="Times New Roman" w:cs="Times New Roman"/>
          <w:sz w:val="24"/>
          <w:szCs w:val="24"/>
        </w:rPr>
        <w:fldChar w:fldCharType="separate"/>
      </w:r>
      <w:r w:rsidR="002F6731" w:rsidRPr="002F6731">
        <w:rPr>
          <w:rFonts w:ascii="Times New Roman" w:hAnsi="Times New Roman" w:cs="Times New Roman"/>
          <w:sz w:val="24"/>
        </w:rPr>
        <w:t>(Gogate &amp; Pandit, 2000)</w:t>
      </w:r>
      <w:r w:rsidR="002F6731">
        <w:rPr>
          <w:rFonts w:ascii="Times New Roman" w:hAnsi="Times New Roman" w:cs="Times New Roman"/>
          <w:sz w:val="24"/>
          <w:szCs w:val="24"/>
        </w:rPr>
        <w:fldChar w:fldCharType="end"/>
      </w:r>
      <w:r w:rsidR="002F6731">
        <w:rPr>
          <w:rFonts w:ascii="Times New Roman" w:hAnsi="Times New Roman" w:cs="Times New Roman"/>
          <w:sz w:val="24"/>
          <w:szCs w:val="24"/>
        </w:rPr>
        <w:t>,</w:t>
      </w:r>
      <w:r w:rsidRPr="00EB2FE8">
        <w:rPr>
          <w:rFonts w:ascii="Times New Roman" w:hAnsi="Times New Roman" w:cs="Times New Roman"/>
          <w:sz w:val="24"/>
          <w:szCs w:val="24"/>
        </w:rPr>
        <w:t xml:space="preserve">the hydrodynamic cavitation phenomenon provides significantly lower intensity of collapse of the individual cavities in terms of temperature and pressure than the acoustic cavitation </w:t>
      </w:r>
      <w:r w:rsidR="002F6731">
        <w:rPr>
          <w:rFonts w:ascii="Times New Roman" w:hAnsi="Times New Roman" w:cs="Times New Roman"/>
          <w:sz w:val="24"/>
          <w:szCs w:val="24"/>
        </w:rPr>
        <w:fldChar w:fldCharType="begin"/>
      </w:r>
      <w:r w:rsidR="002F6731">
        <w:rPr>
          <w:rFonts w:ascii="Times New Roman" w:hAnsi="Times New Roman" w:cs="Times New Roman"/>
          <w:sz w:val="24"/>
          <w:szCs w:val="24"/>
        </w:rPr>
        <w:instrText xml:space="preserve"> ADDIN ZOTERO_ITEM CSL_CITATION {"citationID":"n0cOUP79","properties":{"formattedCitation":"(Moholkar &amp; Pandit, 1997; Senthil Kumar et al., 2000)","plainCitation":"(Moholkar &amp; Pandit, 1997; Senthil Kumar et al., 2000)","noteIndex":0},"citationItems":[{"id":305,"uris":["http://zotero.org/users/local/MITGPSp9/items/XQACC763"],"itemData":{"id":305,"type":"article-journal","container-title":"AIChE Journal","DOI":"10.1002/aic.690430628","ISSN":"0001-1541, 1547-5905","issue":"6","journalAbbreviation":"AIChE J.","language":"en","page":"1641-1648","source":"DOI.org (Crossref)","title":"Bubble behavior in hydrodynamic cavitation: Effect of turbulence","title-short":"Bubble behavior in hydrodynamic cavitation","volume":"43","author":[{"family":"Moholkar","given":"Vijayanand S."},{"family":"Pandit","given":"Aniruddha B."}],"issued":{"date-parts":[["1997",6]]}}},{"id":283,"uris":["http://zotero.org/users/local/MITGPSp9/items/JDCMV2WF"],"itemData":{"id":283,"type":"article-journal","container-title":"Chemical Engineering Science","DOI":"10.1016/S0009-2509(99)00435-2","ISSN":"00092509","issue":"9","journalAbbreviation":"Chemical Engineering Science","language":"en","page":"1633-1639","source":"DOI.org (Crossref)","title":"Experimental quantification of chemical effects of hydrodynamic cavitation","volume":"55","author":[{"family":"Senthil Kumar","given":"P"},{"family":"Siva Kumar","given":"M"},{"family":"Pandit","given":"A.B"}],"issued":{"date-parts":[["2000",5]]}}}],"schema":"https://github.com/citation-style-language/schema/raw/master/csl-citation.json"} </w:instrText>
      </w:r>
      <w:r w:rsidR="002F6731">
        <w:rPr>
          <w:rFonts w:ascii="Times New Roman" w:hAnsi="Times New Roman" w:cs="Times New Roman"/>
          <w:sz w:val="24"/>
          <w:szCs w:val="24"/>
        </w:rPr>
        <w:fldChar w:fldCharType="separate"/>
      </w:r>
      <w:r w:rsidR="002F6731" w:rsidRPr="002F6731">
        <w:rPr>
          <w:rFonts w:ascii="Times New Roman" w:hAnsi="Times New Roman" w:cs="Times New Roman"/>
          <w:sz w:val="24"/>
        </w:rPr>
        <w:t>(Moholkar &amp; Pandit, 1997; Senthil Kumar et al., 2000)</w:t>
      </w:r>
      <w:r w:rsidR="002F6731">
        <w:rPr>
          <w:rFonts w:ascii="Times New Roman" w:hAnsi="Times New Roman" w:cs="Times New Roman"/>
          <w:sz w:val="24"/>
          <w:szCs w:val="24"/>
        </w:rPr>
        <w:fldChar w:fldCharType="end"/>
      </w:r>
      <w:r w:rsidR="002F6731">
        <w:rPr>
          <w:rFonts w:ascii="Times New Roman" w:hAnsi="Times New Roman" w:cs="Times New Roman"/>
          <w:sz w:val="24"/>
          <w:szCs w:val="24"/>
        </w:rPr>
        <w:t>.</w:t>
      </w:r>
      <w:r w:rsidRPr="00EB2FE8">
        <w:rPr>
          <w:rFonts w:ascii="Times New Roman" w:hAnsi="Times New Roman" w:cs="Times New Roman"/>
          <w:sz w:val="24"/>
          <w:szCs w:val="24"/>
        </w:rPr>
        <w:t xml:space="preserve"> Poor pressure recovery downstream of the constriction is another drawback of hydrodynamic cavitation reactors (typically, for an orifice to pipe diameter ratio of 0.5, the total permanent pressure head loss is approximately 73% of the orifice pressure differential). Therefore, the pump's discharge pressure needs to be higher to produce higher cavitation intensities. However, it should be emphasised once more that the circumstances can be significantly improved by changing the reactor's geometry and operating parameters, which will change the fluid's turbulent structure.</w:t>
      </w:r>
      <w:r w:rsidR="002F6731">
        <w:rPr>
          <w:rFonts w:ascii="Times New Roman" w:hAnsi="Times New Roman" w:cs="Times New Roman"/>
          <w:sz w:val="24"/>
          <w:szCs w:val="24"/>
        </w:rPr>
        <w:t xml:space="preserve">  </w:t>
      </w:r>
      <w:r w:rsidRPr="00EB2FE8">
        <w:rPr>
          <w:rFonts w:ascii="Times New Roman" w:hAnsi="Times New Roman" w:cs="Times New Roman"/>
          <w:sz w:val="24"/>
          <w:szCs w:val="24"/>
        </w:rPr>
        <w:t>The performance of hydrodynamic cavitation reactors is poor in the case of viscous mediums, just like the acoustic cavitation reactors. In this scenario, cavitation is challenging to produce and pumping such viscous materials is expensive, which has an impact on the process' overall economics.</w:t>
      </w:r>
    </w:p>
    <w:p w14:paraId="11063C3F" w14:textId="261F249F" w:rsidR="00D61E73" w:rsidRDefault="00D61E73" w:rsidP="00D61E73">
      <w:pPr>
        <w:pStyle w:val="ListParagraph"/>
        <w:numPr>
          <w:ilvl w:val="0"/>
          <w:numId w:val="1"/>
        </w:numPr>
        <w:jc w:val="both"/>
        <w:rPr>
          <w:rFonts w:ascii="Times New Roman" w:hAnsi="Times New Roman" w:cs="Times New Roman"/>
          <w:b/>
          <w:bCs/>
          <w:sz w:val="24"/>
          <w:szCs w:val="24"/>
        </w:rPr>
      </w:pPr>
      <w:r>
        <w:rPr>
          <w:rFonts w:ascii="Times New Roman" w:hAnsi="Times New Roman" w:cs="Times New Roman"/>
          <w:b/>
          <w:bCs/>
          <w:sz w:val="24"/>
          <w:szCs w:val="24"/>
        </w:rPr>
        <w:t>Applications of hydrodynamic cavitation</w:t>
      </w:r>
    </w:p>
    <w:p w14:paraId="45F83920" w14:textId="77777777" w:rsidR="000161DE" w:rsidRDefault="000161DE" w:rsidP="000161DE">
      <w:pPr>
        <w:pStyle w:val="ListParagraph"/>
        <w:jc w:val="both"/>
        <w:rPr>
          <w:rFonts w:ascii="Times New Roman" w:hAnsi="Times New Roman" w:cs="Times New Roman"/>
          <w:b/>
          <w:bCs/>
          <w:sz w:val="24"/>
          <w:szCs w:val="24"/>
        </w:rPr>
      </w:pPr>
    </w:p>
    <w:p w14:paraId="330117DC" w14:textId="77777777" w:rsidR="00D61E73" w:rsidRPr="00D61E73" w:rsidRDefault="00D61E73" w:rsidP="000161DE">
      <w:pPr>
        <w:pStyle w:val="ListParagraph"/>
        <w:ind w:left="0"/>
        <w:jc w:val="both"/>
        <w:rPr>
          <w:rFonts w:ascii="Times New Roman" w:hAnsi="Times New Roman" w:cs="Times New Roman"/>
          <w:sz w:val="24"/>
          <w:szCs w:val="24"/>
        </w:rPr>
      </w:pPr>
      <w:r w:rsidRPr="00D61E73">
        <w:rPr>
          <w:rFonts w:ascii="Times New Roman" w:hAnsi="Times New Roman" w:cs="Times New Roman"/>
          <w:sz w:val="24"/>
          <w:szCs w:val="24"/>
        </w:rPr>
        <w:t>Hydrodynamic cavitation has gained significant attention in various fields due to its unique ability to induce physical and chemical changes in fluids. Research and literature suggest a wide range of applications for hydrodynamic cavitation. Here are some notable examples:</w:t>
      </w:r>
    </w:p>
    <w:p w14:paraId="4BFD27F7" w14:textId="77777777" w:rsidR="00D61E73" w:rsidRPr="00D61E73" w:rsidRDefault="00D61E73" w:rsidP="000161DE">
      <w:pPr>
        <w:pStyle w:val="ListParagraph"/>
        <w:ind w:left="-720"/>
        <w:jc w:val="both"/>
        <w:rPr>
          <w:rFonts w:ascii="Times New Roman" w:hAnsi="Times New Roman" w:cs="Times New Roman"/>
          <w:sz w:val="24"/>
          <w:szCs w:val="24"/>
        </w:rPr>
      </w:pPr>
    </w:p>
    <w:p w14:paraId="49F30ECA" w14:textId="56FD4835" w:rsidR="00D61E73" w:rsidRPr="00D61E73" w:rsidRDefault="00D61E73" w:rsidP="00D61E73">
      <w:pPr>
        <w:pStyle w:val="ListParagraph"/>
        <w:numPr>
          <w:ilvl w:val="0"/>
          <w:numId w:val="4"/>
        </w:numPr>
        <w:ind w:left="698"/>
        <w:jc w:val="both"/>
        <w:rPr>
          <w:rFonts w:ascii="Times New Roman" w:hAnsi="Times New Roman" w:cs="Times New Roman"/>
          <w:sz w:val="24"/>
          <w:szCs w:val="24"/>
        </w:rPr>
      </w:pPr>
      <w:r w:rsidRPr="00D61E73">
        <w:rPr>
          <w:rFonts w:ascii="Times New Roman" w:hAnsi="Times New Roman" w:cs="Times New Roman"/>
          <w:sz w:val="24"/>
          <w:szCs w:val="24"/>
        </w:rPr>
        <w:t>Wastewater Treatment:</w:t>
      </w:r>
    </w:p>
    <w:p w14:paraId="0C8B2FFB" w14:textId="4DC80A9F"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Hydrodynamic cavitation can effectively break down organic pollutants and disrupt cell structures, aiding in the degradation of contaminants in wastewater. It has been explored as an energy-efficient method for enhancing oxidation processes and reducing the concentration of pollutants.</w:t>
      </w:r>
    </w:p>
    <w:p w14:paraId="52BC666E" w14:textId="77777777" w:rsidR="00D61E73" w:rsidRPr="00D61E73" w:rsidRDefault="00D61E73" w:rsidP="00D61E73">
      <w:pPr>
        <w:pStyle w:val="ListParagraph"/>
        <w:ind w:left="0"/>
        <w:jc w:val="both"/>
        <w:rPr>
          <w:rFonts w:ascii="Times New Roman" w:hAnsi="Times New Roman" w:cs="Times New Roman"/>
          <w:sz w:val="24"/>
          <w:szCs w:val="24"/>
        </w:rPr>
      </w:pPr>
    </w:p>
    <w:p w14:paraId="20B27749" w14:textId="363AF3F9"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Chemical Synthesis:</w:t>
      </w:r>
    </w:p>
    <w:p w14:paraId="7996DF84" w14:textId="0E4C5440"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Researchers have investigated the use of hydrodynamic cavitation as a green and sustainable method for enhancing chemical reactions. The intense pressure fluctuations and high temperatures generated during cavitation can lead to increased reaction rates and yield improvements in processes like biodiesel production, polymerization, and nanoparticle synthesis.</w:t>
      </w:r>
    </w:p>
    <w:p w14:paraId="2C09CD68" w14:textId="77777777" w:rsidR="00D61E73" w:rsidRPr="00D61E73" w:rsidRDefault="00D61E73" w:rsidP="00D61E73">
      <w:pPr>
        <w:pStyle w:val="ListParagraph"/>
        <w:ind w:left="0"/>
        <w:jc w:val="both"/>
        <w:rPr>
          <w:rFonts w:ascii="Times New Roman" w:hAnsi="Times New Roman" w:cs="Times New Roman"/>
          <w:sz w:val="24"/>
          <w:szCs w:val="24"/>
        </w:rPr>
      </w:pPr>
    </w:p>
    <w:p w14:paraId="0F19CB67" w14:textId="466D9EA8"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Emulsification and Mixing:</w:t>
      </w:r>
    </w:p>
    <w:p w14:paraId="6B9CDFDE" w14:textId="2148D09A"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Hydrodynamic cavitation can be employed to create stable emulsions by disrupting larger droplets into smaller ones. This is valuable in industries such as food and cosmetics, where the uniform distribution of ingredients is crucial. The process can also aid in mixing liquids with disparate viscosities.</w:t>
      </w:r>
    </w:p>
    <w:p w14:paraId="7C45435A" w14:textId="77777777" w:rsidR="00D61E73" w:rsidRPr="00D61E73" w:rsidRDefault="00D61E73" w:rsidP="00D61E73">
      <w:pPr>
        <w:pStyle w:val="ListParagraph"/>
        <w:ind w:left="0"/>
        <w:jc w:val="both"/>
        <w:rPr>
          <w:rFonts w:ascii="Times New Roman" w:hAnsi="Times New Roman" w:cs="Times New Roman"/>
          <w:sz w:val="24"/>
          <w:szCs w:val="24"/>
        </w:rPr>
      </w:pPr>
    </w:p>
    <w:p w14:paraId="0835CFB5" w14:textId="4546D5AB"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lastRenderedPageBreak/>
        <w:t>Enhanced Mass Transfer:</w:t>
      </w:r>
    </w:p>
    <w:p w14:paraId="136DF78C" w14:textId="01776403"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The formation and collapse of cavitation bubbles can increase the contact area between phases (e.g., gas-liquid or liquid-solid), facilitating efficient mass transfer. This property is beneficial in applications such as extraction, absorption, and stripping processes.</w:t>
      </w:r>
    </w:p>
    <w:p w14:paraId="7CBE7073" w14:textId="77777777" w:rsidR="00D61E73" w:rsidRPr="00D61E73" w:rsidRDefault="00D61E73" w:rsidP="00D61E73">
      <w:pPr>
        <w:pStyle w:val="ListParagraph"/>
        <w:ind w:left="0"/>
        <w:jc w:val="both"/>
        <w:rPr>
          <w:rFonts w:ascii="Times New Roman" w:hAnsi="Times New Roman" w:cs="Times New Roman"/>
          <w:sz w:val="24"/>
          <w:szCs w:val="24"/>
        </w:rPr>
      </w:pPr>
    </w:p>
    <w:p w14:paraId="30ECEDA1" w14:textId="2822EF0C"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Water Disinfection:</w:t>
      </w:r>
    </w:p>
    <w:p w14:paraId="0C650B17" w14:textId="5C44862E"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Studies suggest that hydrodynamic cavitation can lead to the production of reactive oxygen species and free radicals, which have antimicrobial properties. This makes it a potential method for water disinfection and pathogen inactivation.</w:t>
      </w:r>
    </w:p>
    <w:p w14:paraId="1B671D6A" w14:textId="77777777" w:rsidR="00D61E73" w:rsidRPr="00D61E73" w:rsidRDefault="00D61E73" w:rsidP="00D61E73">
      <w:pPr>
        <w:pStyle w:val="ListParagraph"/>
        <w:ind w:left="0"/>
        <w:jc w:val="both"/>
        <w:rPr>
          <w:rFonts w:ascii="Times New Roman" w:hAnsi="Times New Roman" w:cs="Times New Roman"/>
          <w:sz w:val="24"/>
          <w:szCs w:val="24"/>
        </w:rPr>
      </w:pPr>
    </w:p>
    <w:p w14:paraId="5DE03DDA" w14:textId="6605D1C7"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Nanomaterial Fabrication</w:t>
      </w:r>
    </w:p>
    <w:p w14:paraId="7EB1C5EF" w14:textId="4BDC6A4E"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Hydrodynamic cavitation can induce nucleation and particle growth in solutions, leading to the synthesis of nanoparticles. The controlled conditions within cavitation zones can influence particle size and morphology, making it suitable for tailored nanomaterial production.</w:t>
      </w:r>
    </w:p>
    <w:p w14:paraId="050357B1" w14:textId="77777777" w:rsidR="00D61E73" w:rsidRPr="00D61E73" w:rsidRDefault="00D61E73" w:rsidP="00D61E73">
      <w:pPr>
        <w:pStyle w:val="ListParagraph"/>
        <w:ind w:left="0"/>
        <w:jc w:val="both"/>
        <w:rPr>
          <w:rFonts w:ascii="Times New Roman" w:hAnsi="Times New Roman" w:cs="Times New Roman"/>
          <w:sz w:val="24"/>
          <w:szCs w:val="24"/>
        </w:rPr>
      </w:pPr>
    </w:p>
    <w:p w14:paraId="6C47CA22" w14:textId="3FD12E1F"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Degassing</w:t>
      </w:r>
    </w:p>
    <w:p w14:paraId="19227A55" w14:textId="61E6FE3D"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Cavitation-induced microbubbles can facilitate the removal of dissolved gases from liquids, such as degassing water for industrial processes or removing dissolved oxygen in beverages.</w:t>
      </w:r>
    </w:p>
    <w:p w14:paraId="5ABBCBA5" w14:textId="77777777" w:rsidR="00D61E73" w:rsidRPr="00D61E73" w:rsidRDefault="00D61E73" w:rsidP="00D61E73">
      <w:pPr>
        <w:pStyle w:val="ListParagraph"/>
        <w:ind w:left="0"/>
        <w:jc w:val="both"/>
        <w:rPr>
          <w:rFonts w:ascii="Times New Roman" w:hAnsi="Times New Roman" w:cs="Times New Roman"/>
          <w:sz w:val="24"/>
          <w:szCs w:val="24"/>
        </w:rPr>
      </w:pPr>
    </w:p>
    <w:p w14:paraId="71805EB1" w14:textId="13307A1A"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Enhanced Digestion and Extraction:</w:t>
      </w:r>
    </w:p>
    <w:p w14:paraId="64BD9FC3" w14:textId="75B44412"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In the food and beverage industry, hydrodynamic cavitation has shown potential for enhancing digestion and extraction processes, leading to improved yields and product quality.</w:t>
      </w:r>
    </w:p>
    <w:p w14:paraId="59A6F898" w14:textId="77777777" w:rsidR="00D61E73" w:rsidRPr="00D61E73" w:rsidRDefault="00D61E73" w:rsidP="00D61E73">
      <w:pPr>
        <w:pStyle w:val="ListParagraph"/>
        <w:ind w:left="0"/>
        <w:jc w:val="both"/>
        <w:rPr>
          <w:rFonts w:ascii="Times New Roman" w:hAnsi="Times New Roman" w:cs="Times New Roman"/>
          <w:sz w:val="24"/>
          <w:szCs w:val="24"/>
        </w:rPr>
      </w:pPr>
    </w:p>
    <w:p w14:paraId="759BC99D" w14:textId="60C18455"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Crystallization:</w:t>
      </w:r>
    </w:p>
    <w:p w14:paraId="7492898A" w14:textId="1FA4658B"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The formation of cavitation bubbles can provide nucleation sites for crystallization, aiding in the controlled formation of crystalline products in various applications, including pharmaceuticals and chemicals.</w:t>
      </w:r>
    </w:p>
    <w:p w14:paraId="34B35690" w14:textId="77777777" w:rsidR="00D61E73" w:rsidRPr="00D61E73" w:rsidRDefault="00D61E73" w:rsidP="00D61E73">
      <w:pPr>
        <w:pStyle w:val="ListParagraph"/>
        <w:ind w:left="0"/>
        <w:jc w:val="both"/>
        <w:rPr>
          <w:rFonts w:ascii="Times New Roman" w:hAnsi="Times New Roman" w:cs="Times New Roman"/>
          <w:sz w:val="24"/>
          <w:szCs w:val="24"/>
        </w:rPr>
      </w:pPr>
    </w:p>
    <w:p w14:paraId="5F0CADA6" w14:textId="1C9E853B" w:rsidR="00D61E73" w:rsidRPr="00D61E73" w:rsidRDefault="00D61E73" w:rsidP="00D61E73">
      <w:pPr>
        <w:pStyle w:val="ListParagraph"/>
        <w:numPr>
          <w:ilvl w:val="0"/>
          <w:numId w:val="4"/>
        </w:numPr>
        <w:ind w:left="720"/>
        <w:jc w:val="both"/>
        <w:rPr>
          <w:rFonts w:ascii="Times New Roman" w:hAnsi="Times New Roman" w:cs="Times New Roman"/>
          <w:sz w:val="24"/>
          <w:szCs w:val="24"/>
        </w:rPr>
      </w:pPr>
      <w:r w:rsidRPr="00D61E73">
        <w:rPr>
          <w:rFonts w:ascii="Times New Roman" w:hAnsi="Times New Roman" w:cs="Times New Roman"/>
          <w:sz w:val="24"/>
          <w:szCs w:val="24"/>
        </w:rPr>
        <w:t>Cell Disruption:</w:t>
      </w:r>
    </w:p>
    <w:p w14:paraId="046EA342" w14:textId="00D85AD8" w:rsidR="00D61E73" w:rsidRP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Hydrodynamic cavitation has been explored for cell disruption in biotechnology and biofuel production. The mechanical forces generated during cavitation can disrupt cell membranes, releasing intracellular components.</w:t>
      </w:r>
    </w:p>
    <w:p w14:paraId="2379C84F" w14:textId="77777777" w:rsidR="00D61E73" w:rsidRPr="00D61E73" w:rsidRDefault="00D61E73" w:rsidP="00D61E73">
      <w:pPr>
        <w:pStyle w:val="ListParagraph"/>
        <w:ind w:left="0"/>
        <w:jc w:val="both"/>
        <w:rPr>
          <w:rFonts w:ascii="Times New Roman" w:hAnsi="Times New Roman" w:cs="Times New Roman"/>
          <w:sz w:val="24"/>
          <w:szCs w:val="24"/>
        </w:rPr>
      </w:pPr>
    </w:p>
    <w:p w14:paraId="2DC229EF" w14:textId="13A1C45D" w:rsidR="00D61E73" w:rsidRDefault="00D61E73" w:rsidP="00D61E73">
      <w:pPr>
        <w:pStyle w:val="ListParagraph"/>
        <w:jc w:val="both"/>
        <w:rPr>
          <w:rFonts w:ascii="Times New Roman" w:hAnsi="Times New Roman" w:cs="Times New Roman"/>
          <w:sz w:val="24"/>
          <w:szCs w:val="24"/>
        </w:rPr>
      </w:pPr>
      <w:r w:rsidRPr="00D61E73">
        <w:rPr>
          <w:rFonts w:ascii="Times New Roman" w:hAnsi="Times New Roman" w:cs="Times New Roman"/>
          <w:sz w:val="24"/>
          <w:szCs w:val="24"/>
        </w:rPr>
        <w:t>As research and technology continue to advance, hydrodynamic cavitation is likely to find new applications and refinements in existing fields. However, it's important to note that while hydrodynamic cavitation offers numerous benefits, careful consideration of process parameters, system design, and potential side effects is essential to ensure safe and efficient implementation in various applications.</w:t>
      </w:r>
      <w:r w:rsidR="004F3D5A">
        <w:rPr>
          <w:rFonts w:ascii="Times New Roman" w:hAnsi="Times New Roman" w:cs="Times New Roman"/>
          <w:sz w:val="24"/>
          <w:szCs w:val="24"/>
        </w:rPr>
        <w:br/>
      </w:r>
    </w:p>
    <w:p w14:paraId="7E89F608" w14:textId="77777777" w:rsidR="004F3D5A" w:rsidRDefault="004F3D5A" w:rsidP="00D61E73">
      <w:pPr>
        <w:pStyle w:val="ListParagraph"/>
        <w:jc w:val="both"/>
        <w:rPr>
          <w:rFonts w:ascii="Times New Roman" w:hAnsi="Times New Roman" w:cs="Times New Roman"/>
          <w:sz w:val="24"/>
          <w:szCs w:val="24"/>
        </w:rPr>
      </w:pPr>
    </w:p>
    <w:p w14:paraId="4768AB9D" w14:textId="77777777" w:rsidR="004F3D5A" w:rsidRDefault="004F3D5A" w:rsidP="00D61E73">
      <w:pPr>
        <w:pStyle w:val="ListParagraph"/>
        <w:jc w:val="both"/>
        <w:rPr>
          <w:rFonts w:ascii="Times New Roman" w:hAnsi="Times New Roman" w:cs="Times New Roman"/>
          <w:sz w:val="24"/>
          <w:szCs w:val="24"/>
        </w:rPr>
      </w:pPr>
    </w:p>
    <w:p w14:paraId="69D31D15" w14:textId="77777777" w:rsidR="000161DE" w:rsidRDefault="000161DE" w:rsidP="00D61E73">
      <w:pPr>
        <w:pStyle w:val="ListParagraph"/>
        <w:jc w:val="both"/>
        <w:rPr>
          <w:rFonts w:ascii="Times New Roman" w:hAnsi="Times New Roman" w:cs="Times New Roman"/>
          <w:sz w:val="24"/>
          <w:szCs w:val="24"/>
        </w:rPr>
      </w:pPr>
    </w:p>
    <w:p w14:paraId="6D74AAFE" w14:textId="66FCF8C6" w:rsidR="000161DE" w:rsidRDefault="000161DE" w:rsidP="000161DE">
      <w:pPr>
        <w:pStyle w:val="ListParagraph"/>
        <w:numPr>
          <w:ilvl w:val="0"/>
          <w:numId w:val="1"/>
        </w:numPr>
        <w:jc w:val="both"/>
        <w:rPr>
          <w:rFonts w:ascii="Times New Roman" w:hAnsi="Times New Roman" w:cs="Times New Roman"/>
          <w:b/>
          <w:bCs/>
          <w:sz w:val="24"/>
          <w:szCs w:val="24"/>
        </w:rPr>
      </w:pPr>
      <w:r>
        <w:rPr>
          <w:rFonts w:ascii="Times New Roman" w:hAnsi="Times New Roman" w:cs="Times New Roman"/>
          <w:b/>
          <w:bCs/>
          <w:sz w:val="24"/>
          <w:szCs w:val="24"/>
        </w:rPr>
        <w:lastRenderedPageBreak/>
        <w:t>Conclusion</w:t>
      </w:r>
    </w:p>
    <w:p w14:paraId="6B3E8B3A" w14:textId="27725ED1" w:rsidR="00FC504A" w:rsidRPr="00FC504A" w:rsidRDefault="00FC504A" w:rsidP="00FC504A">
      <w:pPr>
        <w:jc w:val="both"/>
        <w:rPr>
          <w:rFonts w:ascii="Times New Roman" w:hAnsi="Times New Roman" w:cs="Times New Roman"/>
          <w:sz w:val="24"/>
          <w:szCs w:val="24"/>
        </w:rPr>
      </w:pPr>
      <w:r>
        <w:rPr>
          <w:rFonts w:ascii="Times New Roman" w:hAnsi="Times New Roman" w:cs="Times New Roman"/>
          <w:sz w:val="24"/>
          <w:szCs w:val="24"/>
        </w:rPr>
        <w:t>Hydrodynamic cavitation either</w:t>
      </w:r>
      <w:r w:rsidRPr="00FC504A">
        <w:rPr>
          <w:rFonts w:ascii="Times New Roman" w:hAnsi="Times New Roman" w:cs="Times New Roman"/>
          <w:sz w:val="24"/>
          <w:szCs w:val="24"/>
        </w:rPr>
        <w:t xml:space="preserve"> used alone or effectively combined with other advanced oxidation processes, HC offers a very promising application prospect for reducing the pollutant load of various wastewater.</w:t>
      </w:r>
      <w:r w:rsidR="00FD55B5">
        <w:rPr>
          <w:rFonts w:ascii="Times New Roman" w:hAnsi="Times New Roman" w:cs="Times New Roman"/>
          <w:sz w:val="24"/>
          <w:szCs w:val="24"/>
        </w:rPr>
        <w:t xml:space="preserve"> </w:t>
      </w:r>
      <w:r w:rsidRPr="00FC504A">
        <w:rPr>
          <w:rFonts w:ascii="Times New Roman" w:hAnsi="Times New Roman" w:cs="Times New Roman"/>
          <w:sz w:val="24"/>
          <w:szCs w:val="24"/>
        </w:rPr>
        <w:t>It is challenging to determine which cavitation reactor is superior because the geometric and operational characteristics of various types of cavitation reactors vary widely. For a particular HC reactor, the combined effects of different operating parameters lead to the hydraulic characteristics or degradation efficiency of the HC device.</w:t>
      </w:r>
    </w:p>
    <w:p w14:paraId="4E1BCC1A" w14:textId="59701C91" w:rsidR="00FC504A" w:rsidRDefault="00FC504A" w:rsidP="00FC504A">
      <w:pPr>
        <w:jc w:val="both"/>
        <w:rPr>
          <w:rFonts w:ascii="Times New Roman" w:hAnsi="Times New Roman" w:cs="Times New Roman"/>
          <w:sz w:val="24"/>
          <w:szCs w:val="24"/>
        </w:rPr>
      </w:pPr>
      <w:r w:rsidRPr="00FC504A">
        <w:rPr>
          <w:rFonts w:ascii="Times New Roman" w:hAnsi="Times New Roman" w:cs="Times New Roman"/>
          <w:sz w:val="24"/>
          <w:szCs w:val="24"/>
        </w:rPr>
        <w:t>The best operating circumstances for each HC configuration must therefore be further investigated. One of the practical options that takes into account all relevant decision-making factors that are crucial to reaction performance is the Response Surface Methodology (RSM).</w:t>
      </w:r>
    </w:p>
    <w:p w14:paraId="1CB699FD" w14:textId="63A2162E" w:rsidR="0071748D" w:rsidRDefault="00FC504A" w:rsidP="00EB2FE8">
      <w:pPr>
        <w:jc w:val="both"/>
        <w:rPr>
          <w:rFonts w:ascii="Times New Roman" w:hAnsi="Times New Roman" w:cs="Times New Roman"/>
          <w:sz w:val="24"/>
          <w:szCs w:val="24"/>
        </w:rPr>
      </w:pPr>
      <w:r w:rsidRPr="00FC504A">
        <w:rPr>
          <w:rFonts w:ascii="Times New Roman" w:hAnsi="Times New Roman" w:cs="Times New Roman"/>
          <w:sz w:val="24"/>
          <w:szCs w:val="24"/>
        </w:rPr>
        <w:t>It has been demonstrated that the HC-based hybrid process offers better degradation efficiency when compared to HC alone. Combining HC with other AOPs can not only accelerate the breakdown of pollutant molecules but also speed up the process and use less oxidant. The structure and kind of reactants also influence how much degradation occurs. The ideal AOP combination differs for various types of pollutants. The ideal combination of target pollutants' degradation still needs to be investigated.</w:t>
      </w:r>
      <w:r>
        <w:rPr>
          <w:rFonts w:ascii="Times New Roman" w:hAnsi="Times New Roman" w:cs="Times New Roman"/>
          <w:sz w:val="24"/>
          <w:szCs w:val="24"/>
        </w:rPr>
        <w:t xml:space="preserve"> </w:t>
      </w:r>
      <w:r w:rsidRPr="00FC504A">
        <w:rPr>
          <w:rFonts w:ascii="Times New Roman" w:hAnsi="Times New Roman" w:cs="Times New Roman"/>
          <w:sz w:val="24"/>
          <w:szCs w:val="24"/>
        </w:rPr>
        <w:t>While HC or other HC-based hybrid techniques offer a promising future in the treatment of wastewater or disinfection, there is still a long way to go.</w:t>
      </w:r>
      <w:r>
        <w:rPr>
          <w:rFonts w:ascii="Times New Roman" w:hAnsi="Times New Roman" w:cs="Times New Roman"/>
          <w:sz w:val="24"/>
          <w:szCs w:val="24"/>
        </w:rPr>
        <w:t xml:space="preserve"> </w:t>
      </w:r>
    </w:p>
    <w:p w14:paraId="624A52F9" w14:textId="5FFD62C3" w:rsidR="00132E3C" w:rsidRPr="00132E3C" w:rsidRDefault="00FC504A" w:rsidP="00132E3C">
      <w:pPr>
        <w:jc w:val="both"/>
        <w:rPr>
          <w:rFonts w:ascii="Times New Roman" w:hAnsi="Times New Roman" w:cs="Times New Roman"/>
          <w:sz w:val="24"/>
          <w:szCs w:val="24"/>
        </w:rPr>
      </w:pPr>
      <w:r w:rsidRPr="00FC504A">
        <w:rPr>
          <w:rFonts w:ascii="Times New Roman" w:hAnsi="Times New Roman" w:cs="Times New Roman"/>
          <w:sz w:val="24"/>
          <w:szCs w:val="24"/>
        </w:rPr>
        <w:t>In conclusion, HC is a good method for treating and disinfecting low-concentration wastewater, but there is still a long way to go before industrial applications. To this end, we offered some recommendations for additional research: (1) In order to further increase the removal rate and mineralization rate of HC, it is necessary to study the microscopic mechanism of HC as well as the pollutants' decomposition pathway and combine the two processes. (2) The necessary experimental verifications will be more convincing when various geometric parameters of the reactor or operating conditions are optimised using the CFD modelling approach.</w:t>
      </w:r>
      <w:r w:rsidRPr="00FC504A">
        <w:t xml:space="preserve"> </w:t>
      </w:r>
      <w:r w:rsidRPr="00FC504A">
        <w:rPr>
          <w:rFonts w:ascii="Times New Roman" w:hAnsi="Times New Roman" w:cs="Times New Roman"/>
          <w:sz w:val="24"/>
          <w:szCs w:val="24"/>
        </w:rPr>
        <w:t>(3) Since the outlet pressure of HC devices also influences cavitation behaviour, studies looking into operation parameter should explicitly state whether or not the outlet pressure value is constant. Additionally, more research on the outlet pressure or the ratio of inlet pressure to outlet pressure needs to be done. (4) More research and clarification are needed to fully understand the synergistic effect and mechanism of combining hydraulic cavitation with other advanced oxidation processes. (5) The performance of various HC reactors or hybrid technologies should be compared using the same criteria. (6) Although it is simple to scale it up on a large scale, the majority of studies are still conducted on a laboratory scale with only a few attempts at pilot scale.</w:t>
      </w:r>
      <w:r w:rsidR="00132E3C">
        <w:rPr>
          <w:rFonts w:ascii="Times New Roman" w:hAnsi="Times New Roman" w:cs="Times New Roman"/>
          <w:sz w:val="24"/>
          <w:szCs w:val="24"/>
        </w:rPr>
        <w:t xml:space="preserve"> Also, t</w:t>
      </w:r>
      <w:r w:rsidR="00132E3C" w:rsidRPr="00132E3C">
        <w:rPr>
          <w:rFonts w:ascii="Times New Roman" w:hAnsi="Times New Roman" w:cs="Times New Roman"/>
          <w:sz w:val="24"/>
          <w:szCs w:val="24"/>
        </w:rPr>
        <w:t>o cut the cost of construction, the HC reactor wastewater treatment system design can be improved.  To treat the wastewater, the same or different types of HC reactors can be used in series or parallel.</w:t>
      </w:r>
    </w:p>
    <w:p w14:paraId="17BA77D5" w14:textId="77777777" w:rsidR="007C1525" w:rsidRDefault="007C1525" w:rsidP="00EB2FE8">
      <w:pPr>
        <w:jc w:val="both"/>
        <w:rPr>
          <w:rFonts w:ascii="Times New Roman" w:hAnsi="Times New Roman" w:cs="Times New Roman"/>
          <w:sz w:val="24"/>
          <w:szCs w:val="24"/>
        </w:rPr>
      </w:pPr>
    </w:p>
    <w:p w14:paraId="2E44964B" w14:textId="77777777" w:rsidR="007C1525" w:rsidRDefault="007C1525" w:rsidP="00EB2FE8">
      <w:pPr>
        <w:jc w:val="both"/>
        <w:rPr>
          <w:rFonts w:ascii="Times New Roman" w:hAnsi="Times New Roman" w:cs="Times New Roman"/>
          <w:sz w:val="24"/>
          <w:szCs w:val="24"/>
        </w:rPr>
      </w:pPr>
    </w:p>
    <w:p w14:paraId="633D47EB" w14:textId="77777777" w:rsidR="007C1525" w:rsidRDefault="007C1525" w:rsidP="00EB2FE8">
      <w:pPr>
        <w:jc w:val="both"/>
        <w:rPr>
          <w:rFonts w:ascii="Times New Roman" w:hAnsi="Times New Roman" w:cs="Times New Roman"/>
          <w:sz w:val="24"/>
          <w:szCs w:val="24"/>
        </w:rPr>
      </w:pPr>
    </w:p>
    <w:p w14:paraId="5F86625C" w14:textId="77777777" w:rsidR="001E492D" w:rsidRDefault="001E492D" w:rsidP="00EB2FE8">
      <w:pPr>
        <w:jc w:val="both"/>
        <w:rPr>
          <w:rFonts w:ascii="Times New Roman" w:hAnsi="Times New Roman" w:cs="Times New Roman"/>
          <w:sz w:val="24"/>
          <w:szCs w:val="24"/>
        </w:rPr>
      </w:pPr>
    </w:p>
    <w:p w14:paraId="3ECFCE1F" w14:textId="77777777" w:rsidR="001E492D" w:rsidRPr="00EB2FE8" w:rsidRDefault="001E492D" w:rsidP="00EB2FE8">
      <w:pPr>
        <w:jc w:val="both"/>
        <w:rPr>
          <w:rFonts w:ascii="Times New Roman" w:hAnsi="Times New Roman" w:cs="Times New Roman"/>
          <w:sz w:val="24"/>
          <w:szCs w:val="24"/>
        </w:rPr>
      </w:pPr>
    </w:p>
    <w:p w14:paraId="79E00258" w14:textId="5BC2A007" w:rsidR="00FD55B5" w:rsidRDefault="00B41546" w:rsidP="00B41546">
      <w:pPr>
        <w:rPr>
          <w:rFonts w:ascii="Times New Roman" w:hAnsi="Times New Roman" w:cs="Times New Roman"/>
          <w:b/>
          <w:bCs/>
          <w:sz w:val="24"/>
          <w:szCs w:val="24"/>
        </w:rPr>
      </w:pPr>
      <w:r w:rsidRPr="001D1D58">
        <w:rPr>
          <w:rFonts w:ascii="Times New Roman" w:hAnsi="Times New Roman" w:cs="Times New Roman"/>
          <w:b/>
          <w:bCs/>
          <w:sz w:val="24"/>
          <w:szCs w:val="24"/>
        </w:rPr>
        <w:lastRenderedPageBreak/>
        <w:t>References</w:t>
      </w:r>
    </w:p>
    <w:p w14:paraId="2D73358C" w14:textId="77777777" w:rsidR="00FD55B5" w:rsidRPr="00FD55B5" w:rsidRDefault="00FD55B5" w:rsidP="00FD55B5">
      <w:pPr>
        <w:pStyle w:val="Bibliography"/>
        <w:spacing w:line="360" w:lineRule="auto"/>
        <w:rPr>
          <w:rFonts w:ascii="Times New Roman" w:hAnsi="Times New Roman" w:cs="Times New Roman"/>
          <w:sz w:val="24"/>
        </w:rPr>
      </w:pPr>
      <w:r>
        <w:rPr>
          <w:b/>
          <w:bCs/>
        </w:rPr>
        <w:fldChar w:fldCharType="begin"/>
      </w:r>
      <w:r w:rsidRPr="00846CFD">
        <w:rPr>
          <w:b/>
          <w:bCs/>
        </w:rPr>
        <w:instrText xml:space="preserve"> ADDIN ZOTERO_BIBL {"uncited":[],"omitted":[],"custom":[]} CSL_BIBLIOGRAPHY </w:instrText>
      </w:r>
      <w:r>
        <w:rPr>
          <w:b/>
          <w:bCs/>
        </w:rPr>
        <w:fldChar w:fldCharType="separate"/>
      </w:r>
      <w:r w:rsidRPr="00846CFD">
        <w:rPr>
          <w:rFonts w:ascii="Times New Roman" w:hAnsi="Times New Roman" w:cs="Times New Roman"/>
          <w:sz w:val="24"/>
        </w:rPr>
        <w:t xml:space="preserve">Abbasi, E., Saadat, S., Karimi Jashni, A., &amp; Shafaei, M. H. (2020). </w:t>
      </w:r>
      <w:r w:rsidRPr="00FD55B5">
        <w:rPr>
          <w:rFonts w:ascii="Times New Roman" w:hAnsi="Times New Roman" w:cs="Times New Roman"/>
          <w:sz w:val="24"/>
        </w:rPr>
        <w:t xml:space="preserve">A novel method for optimization of slit Venturi dimensions through CFD simulation and RSM design.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67</w:t>
      </w:r>
      <w:r w:rsidRPr="00FD55B5">
        <w:rPr>
          <w:rFonts w:ascii="Times New Roman" w:hAnsi="Times New Roman" w:cs="Times New Roman"/>
          <w:sz w:val="24"/>
        </w:rPr>
        <w:t>, 105088. https://doi.org/10.1016/j.ultsonch.2020.105088</w:t>
      </w:r>
    </w:p>
    <w:p w14:paraId="37DA012B"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Adewuyi, Y. G. (2001). Sonochemistry: Environmental Science and Engineering Applications. </w:t>
      </w:r>
      <w:r w:rsidRPr="00FD55B5">
        <w:rPr>
          <w:rFonts w:ascii="Times New Roman" w:hAnsi="Times New Roman" w:cs="Times New Roman"/>
          <w:i/>
          <w:iCs/>
          <w:sz w:val="24"/>
        </w:rPr>
        <w:t>Industrial &amp; Engineering Chemistry Research</w:t>
      </w:r>
      <w:r w:rsidRPr="00FD55B5">
        <w:rPr>
          <w:rFonts w:ascii="Times New Roman" w:hAnsi="Times New Roman" w:cs="Times New Roman"/>
          <w:sz w:val="24"/>
        </w:rPr>
        <w:t xml:space="preserve">, </w:t>
      </w:r>
      <w:r w:rsidRPr="00FD55B5">
        <w:rPr>
          <w:rFonts w:ascii="Times New Roman" w:hAnsi="Times New Roman" w:cs="Times New Roman"/>
          <w:i/>
          <w:iCs/>
          <w:sz w:val="24"/>
        </w:rPr>
        <w:t>40</w:t>
      </w:r>
      <w:r w:rsidRPr="00FD55B5">
        <w:rPr>
          <w:rFonts w:ascii="Times New Roman" w:hAnsi="Times New Roman" w:cs="Times New Roman"/>
          <w:sz w:val="24"/>
        </w:rPr>
        <w:t>(22), 4681–4715. https://doi.org/10.1021/ie010096l</w:t>
      </w:r>
    </w:p>
    <w:p w14:paraId="416BA922"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Adnađevic, B. K., Jovanovic, J. D., Petkovic, S. D., &amp; Rankovic, D. P. (2019). Removal of Diuron from Waste Waters by Hydrodynamic Cavitation. </w:t>
      </w:r>
      <w:r w:rsidRPr="00FD55B5">
        <w:rPr>
          <w:rFonts w:ascii="Times New Roman" w:hAnsi="Times New Roman" w:cs="Times New Roman"/>
          <w:i/>
          <w:iCs/>
          <w:sz w:val="24"/>
        </w:rPr>
        <w:t>Russian Journal of Physical Chemistry A</w:t>
      </w:r>
      <w:r w:rsidRPr="00FD55B5">
        <w:rPr>
          <w:rFonts w:ascii="Times New Roman" w:hAnsi="Times New Roman" w:cs="Times New Roman"/>
          <w:sz w:val="24"/>
        </w:rPr>
        <w:t xml:space="preserve">, </w:t>
      </w:r>
      <w:r w:rsidRPr="00FD55B5">
        <w:rPr>
          <w:rFonts w:ascii="Times New Roman" w:hAnsi="Times New Roman" w:cs="Times New Roman"/>
          <w:i/>
          <w:iCs/>
          <w:sz w:val="24"/>
        </w:rPr>
        <w:t>93</w:t>
      </w:r>
      <w:r w:rsidRPr="00FD55B5">
        <w:rPr>
          <w:rFonts w:ascii="Times New Roman" w:hAnsi="Times New Roman" w:cs="Times New Roman"/>
          <w:sz w:val="24"/>
        </w:rPr>
        <w:t>(13), 2650–2655. https://doi.org/10.1134/S003602441913003X</w:t>
      </w:r>
    </w:p>
    <w:p w14:paraId="5A446760"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Badve, M., Gogate, P., Pandit, A., &amp; Csoka, L. (2013). Hydrodynamic cavitation as a novel approach for wastewater treatment in wood finishing industry. </w:t>
      </w:r>
      <w:r w:rsidRPr="00FD55B5">
        <w:rPr>
          <w:rFonts w:ascii="Times New Roman" w:hAnsi="Times New Roman" w:cs="Times New Roman"/>
          <w:i/>
          <w:iCs/>
          <w:sz w:val="24"/>
        </w:rPr>
        <w:t>Separation and Purification Technology</w:t>
      </w:r>
      <w:r w:rsidRPr="00FD55B5">
        <w:rPr>
          <w:rFonts w:ascii="Times New Roman" w:hAnsi="Times New Roman" w:cs="Times New Roman"/>
          <w:sz w:val="24"/>
        </w:rPr>
        <w:t xml:space="preserve">, </w:t>
      </w:r>
      <w:r w:rsidRPr="00FD55B5">
        <w:rPr>
          <w:rFonts w:ascii="Times New Roman" w:hAnsi="Times New Roman" w:cs="Times New Roman"/>
          <w:i/>
          <w:iCs/>
          <w:sz w:val="24"/>
        </w:rPr>
        <w:t>106</w:t>
      </w:r>
      <w:r w:rsidRPr="00FD55B5">
        <w:rPr>
          <w:rFonts w:ascii="Times New Roman" w:hAnsi="Times New Roman" w:cs="Times New Roman"/>
          <w:sz w:val="24"/>
        </w:rPr>
        <w:t>, 15–21. https://doi.org/10.1016/j.seppur.2012.12.029</w:t>
      </w:r>
    </w:p>
    <w:p w14:paraId="0D3EA88B"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Bang, J. H., &amp; Suslick, K. S. (2010). Applications of Ultrasound to the Synthesis of Nanostructured Materials. </w:t>
      </w:r>
      <w:r w:rsidRPr="00FD55B5">
        <w:rPr>
          <w:rFonts w:ascii="Times New Roman" w:hAnsi="Times New Roman" w:cs="Times New Roman"/>
          <w:i/>
          <w:iCs/>
          <w:sz w:val="24"/>
        </w:rPr>
        <w:t>Advanced Materials</w:t>
      </w:r>
      <w:r w:rsidRPr="00FD55B5">
        <w:rPr>
          <w:rFonts w:ascii="Times New Roman" w:hAnsi="Times New Roman" w:cs="Times New Roman"/>
          <w:sz w:val="24"/>
        </w:rPr>
        <w:t xml:space="preserve">, </w:t>
      </w:r>
      <w:r w:rsidRPr="00FD55B5">
        <w:rPr>
          <w:rFonts w:ascii="Times New Roman" w:hAnsi="Times New Roman" w:cs="Times New Roman"/>
          <w:i/>
          <w:iCs/>
          <w:sz w:val="24"/>
        </w:rPr>
        <w:t>22</w:t>
      </w:r>
      <w:r w:rsidRPr="00FD55B5">
        <w:rPr>
          <w:rFonts w:ascii="Times New Roman" w:hAnsi="Times New Roman" w:cs="Times New Roman"/>
          <w:sz w:val="24"/>
        </w:rPr>
        <w:t>(10), 1039–1059. https://doi.org/10.1002/adma.200904093</w:t>
      </w:r>
    </w:p>
    <w:p w14:paraId="37D487BB"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Barik, A. J., &amp; Gogate, P. R. (2018). Hybrid treatment strategies for 2,4,6-trichlorophenol degradation based on combination of hydrodynamic cavitation and AOPs.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40</w:t>
      </w:r>
      <w:r w:rsidRPr="00FD55B5">
        <w:rPr>
          <w:rFonts w:ascii="Times New Roman" w:hAnsi="Times New Roman" w:cs="Times New Roman"/>
          <w:sz w:val="24"/>
        </w:rPr>
        <w:t>, 383–394. https://doi.org/10.1016/j.ultsonch.2017.07.029</w:t>
      </w:r>
    </w:p>
    <w:p w14:paraId="6F67E35A"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Bucknall, C. B., Karpodinis, A., &amp; Zhang, X. C. (1994). A model for particle cavitation in rubber-toughened plastics. </w:t>
      </w:r>
      <w:r w:rsidRPr="00FD55B5">
        <w:rPr>
          <w:rFonts w:ascii="Times New Roman" w:hAnsi="Times New Roman" w:cs="Times New Roman"/>
          <w:i/>
          <w:iCs/>
          <w:sz w:val="24"/>
        </w:rPr>
        <w:t>Journal of Materials Science</w:t>
      </w:r>
      <w:r w:rsidRPr="00FD55B5">
        <w:rPr>
          <w:rFonts w:ascii="Times New Roman" w:hAnsi="Times New Roman" w:cs="Times New Roman"/>
          <w:sz w:val="24"/>
        </w:rPr>
        <w:t xml:space="preserve">, </w:t>
      </w:r>
      <w:r w:rsidRPr="00FD55B5">
        <w:rPr>
          <w:rFonts w:ascii="Times New Roman" w:hAnsi="Times New Roman" w:cs="Times New Roman"/>
          <w:i/>
          <w:iCs/>
          <w:sz w:val="24"/>
        </w:rPr>
        <w:t>29</w:t>
      </w:r>
      <w:r w:rsidRPr="00FD55B5">
        <w:rPr>
          <w:rFonts w:ascii="Times New Roman" w:hAnsi="Times New Roman" w:cs="Times New Roman"/>
          <w:sz w:val="24"/>
        </w:rPr>
        <w:t>(13), 3377–3383. https://doi.org/10.1007/BF00352036</w:t>
      </w:r>
    </w:p>
    <w:p w14:paraId="7F89EC67"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Chipurici, P., Vlaicu, A., Calinescu, I., Vinatoru, M., Vasilescu, M., Ignat, N. D., &amp; Mason, T. J. (2019). Ultrasonic, hydrodynamic and microwave biodiesel synthesis – A comparative study for continuous process.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57</w:t>
      </w:r>
      <w:r w:rsidRPr="00FD55B5">
        <w:rPr>
          <w:rFonts w:ascii="Times New Roman" w:hAnsi="Times New Roman" w:cs="Times New Roman"/>
          <w:sz w:val="24"/>
        </w:rPr>
        <w:t>, 38–47. https://doi.org/10.1016/j.ultsonch.2019.05.011</w:t>
      </w:r>
    </w:p>
    <w:p w14:paraId="693F1D3B"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Crowe, Clayton, T., &amp; Efstathios, E. M. (2006). </w:t>
      </w:r>
      <w:r w:rsidRPr="00FD55B5">
        <w:rPr>
          <w:rFonts w:ascii="Times New Roman" w:hAnsi="Times New Roman" w:cs="Times New Roman"/>
          <w:i/>
          <w:iCs/>
          <w:sz w:val="24"/>
        </w:rPr>
        <w:t>Basic concepts and definitions." Multiphase flow handbook</w:t>
      </w:r>
      <w:r w:rsidRPr="00FD55B5">
        <w:rPr>
          <w:rFonts w:ascii="Times New Roman" w:hAnsi="Times New Roman" w:cs="Times New Roman"/>
          <w:sz w:val="24"/>
        </w:rPr>
        <w:t>.</w:t>
      </w:r>
    </w:p>
    <w:p w14:paraId="35515D57"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Cvetković, M., Kompare, B., &amp; Klemenčič, A. K. (2015). Application of hydrodynamic cavitation in ballast water treatment. </w:t>
      </w:r>
      <w:r w:rsidRPr="00FD55B5">
        <w:rPr>
          <w:rFonts w:ascii="Times New Roman" w:hAnsi="Times New Roman" w:cs="Times New Roman"/>
          <w:i/>
          <w:iCs/>
          <w:sz w:val="24"/>
        </w:rPr>
        <w:t>Environmental Science and Pollution Research</w:t>
      </w:r>
      <w:r w:rsidRPr="00FD55B5">
        <w:rPr>
          <w:rFonts w:ascii="Times New Roman" w:hAnsi="Times New Roman" w:cs="Times New Roman"/>
          <w:sz w:val="24"/>
        </w:rPr>
        <w:t xml:space="preserve">, </w:t>
      </w:r>
      <w:r w:rsidRPr="00FD55B5">
        <w:rPr>
          <w:rFonts w:ascii="Times New Roman" w:hAnsi="Times New Roman" w:cs="Times New Roman"/>
          <w:i/>
          <w:iCs/>
          <w:sz w:val="24"/>
        </w:rPr>
        <w:t>22</w:t>
      </w:r>
      <w:r w:rsidRPr="00FD55B5">
        <w:rPr>
          <w:rFonts w:ascii="Times New Roman" w:hAnsi="Times New Roman" w:cs="Times New Roman"/>
          <w:sz w:val="24"/>
        </w:rPr>
        <w:t>(10), 7422–7438. https://doi.org/10.1007/s11356-015-4360-7</w:t>
      </w:r>
    </w:p>
    <w:p w14:paraId="0D76A495"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lastRenderedPageBreak/>
        <w:t xml:space="preserve">Danlos, A., Méhal, J.-E., Ravelet, F., Coutier-Delgosha, O., &amp; Bakir, F. (2014). Study of the Cavitating Instability on a Grooved Venturi Profile. </w:t>
      </w:r>
      <w:r w:rsidRPr="00FD55B5">
        <w:rPr>
          <w:rFonts w:ascii="Times New Roman" w:hAnsi="Times New Roman" w:cs="Times New Roman"/>
          <w:i/>
          <w:iCs/>
          <w:sz w:val="24"/>
        </w:rPr>
        <w:t>Journal of Fluids Engineering</w:t>
      </w:r>
      <w:r w:rsidRPr="00FD55B5">
        <w:rPr>
          <w:rFonts w:ascii="Times New Roman" w:hAnsi="Times New Roman" w:cs="Times New Roman"/>
          <w:sz w:val="24"/>
        </w:rPr>
        <w:t xml:space="preserve">, </w:t>
      </w:r>
      <w:r w:rsidRPr="00FD55B5">
        <w:rPr>
          <w:rFonts w:ascii="Times New Roman" w:hAnsi="Times New Roman" w:cs="Times New Roman"/>
          <w:i/>
          <w:iCs/>
          <w:sz w:val="24"/>
        </w:rPr>
        <w:t>136</w:t>
      </w:r>
      <w:r w:rsidRPr="00FD55B5">
        <w:rPr>
          <w:rFonts w:ascii="Times New Roman" w:hAnsi="Times New Roman" w:cs="Times New Roman"/>
          <w:sz w:val="24"/>
        </w:rPr>
        <w:t>(10), 101302. https://doi.org/10.1115/1.4027472</w:t>
      </w:r>
    </w:p>
    <w:p w14:paraId="1B9490AB"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Gogate, P. R., &amp; Pandit, A. B. (2000). Engineering design method for cavitational reactors: I. Sonochemical reactors. </w:t>
      </w:r>
      <w:r w:rsidRPr="00FD55B5">
        <w:rPr>
          <w:rFonts w:ascii="Times New Roman" w:hAnsi="Times New Roman" w:cs="Times New Roman"/>
          <w:i/>
          <w:iCs/>
          <w:sz w:val="24"/>
        </w:rPr>
        <w:t>AIChE Journal</w:t>
      </w:r>
      <w:r w:rsidRPr="00FD55B5">
        <w:rPr>
          <w:rFonts w:ascii="Times New Roman" w:hAnsi="Times New Roman" w:cs="Times New Roman"/>
          <w:sz w:val="24"/>
        </w:rPr>
        <w:t xml:space="preserve">, </w:t>
      </w:r>
      <w:r w:rsidRPr="00FD55B5">
        <w:rPr>
          <w:rFonts w:ascii="Times New Roman" w:hAnsi="Times New Roman" w:cs="Times New Roman"/>
          <w:i/>
          <w:iCs/>
          <w:sz w:val="24"/>
        </w:rPr>
        <w:t>46</w:t>
      </w:r>
      <w:r w:rsidRPr="00FD55B5">
        <w:rPr>
          <w:rFonts w:ascii="Times New Roman" w:hAnsi="Times New Roman" w:cs="Times New Roman"/>
          <w:sz w:val="24"/>
        </w:rPr>
        <w:t>(2), 372–379. https://doi.org/10.1002/aic.690460215</w:t>
      </w:r>
    </w:p>
    <w:p w14:paraId="2D7EADDD"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Gogate, P. R., &amp; Pandit, A. B. (2001). HYDRODYNAMIC CAVITATION REACTORS: A STATE OF THE ART REVIEW. </w:t>
      </w:r>
      <w:r w:rsidRPr="00FD55B5">
        <w:rPr>
          <w:rFonts w:ascii="Times New Roman" w:hAnsi="Times New Roman" w:cs="Times New Roman"/>
          <w:i/>
          <w:iCs/>
          <w:sz w:val="24"/>
        </w:rPr>
        <w:t>Reviews in Chemical Engineering</w:t>
      </w:r>
      <w:r w:rsidRPr="00FD55B5">
        <w:rPr>
          <w:rFonts w:ascii="Times New Roman" w:hAnsi="Times New Roman" w:cs="Times New Roman"/>
          <w:sz w:val="24"/>
        </w:rPr>
        <w:t xml:space="preserve">, </w:t>
      </w:r>
      <w:r w:rsidRPr="00FD55B5">
        <w:rPr>
          <w:rFonts w:ascii="Times New Roman" w:hAnsi="Times New Roman" w:cs="Times New Roman"/>
          <w:i/>
          <w:iCs/>
          <w:sz w:val="24"/>
        </w:rPr>
        <w:t>17</w:t>
      </w:r>
      <w:r w:rsidRPr="00FD55B5">
        <w:rPr>
          <w:rFonts w:ascii="Times New Roman" w:hAnsi="Times New Roman" w:cs="Times New Roman"/>
          <w:sz w:val="24"/>
        </w:rPr>
        <w:t>(1), 1–85. https://doi.org/10.1515/REVCE.2001.17.1.1</w:t>
      </w:r>
    </w:p>
    <w:p w14:paraId="6FE0C489"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Gogate, P. R., &amp; Pandit, A. B. (2004). A review of imperative technologies for wastewater treatment I: Oxidation technologies at ambient conditions. </w:t>
      </w:r>
      <w:r w:rsidRPr="00FD55B5">
        <w:rPr>
          <w:rFonts w:ascii="Times New Roman" w:hAnsi="Times New Roman" w:cs="Times New Roman"/>
          <w:i/>
          <w:iCs/>
          <w:sz w:val="24"/>
        </w:rPr>
        <w:t>Advances in Environmental Research</w:t>
      </w:r>
      <w:r w:rsidRPr="00FD55B5">
        <w:rPr>
          <w:rFonts w:ascii="Times New Roman" w:hAnsi="Times New Roman" w:cs="Times New Roman"/>
          <w:sz w:val="24"/>
        </w:rPr>
        <w:t xml:space="preserve">, </w:t>
      </w:r>
      <w:r w:rsidRPr="00FD55B5">
        <w:rPr>
          <w:rFonts w:ascii="Times New Roman" w:hAnsi="Times New Roman" w:cs="Times New Roman"/>
          <w:i/>
          <w:iCs/>
          <w:sz w:val="24"/>
        </w:rPr>
        <w:t>8</w:t>
      </w:r>
      <w:r w:rsidRPr="00FD55B5">
        <w:rPr>
          <w:rFonts w:ascii="Times New Roman" w:hAnsi="Times New Roman" w:cs="Times New Roman"/>
          <w:sz w:val="24"/>
        </w:rPr>
        <w:t>(3–4), 501–551. https://doi.org/10.1016/S1093-0191(03)00032-7</w:t>
      </w:r>
    </w:p>
    <w:p w14:paraId="1CE0A007"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Krishna, C. M., Kondo, T., &amp; Riesz, P. (1989). Sonochemistry of alcohol-water mixtures. Spin-trapping evidence for thermal decomposition and isotope-exchange reactions. </w:t>
      </w:r>
      <w:r w:rsidRPr="00FD55B5">
        <w:rPr>
          <w:rFonts w:ascii="Times New Roman" w:hAnsi="Times New Roman" w:cs="Times New Roman"/>
          <w:i/>
          <w:iCs/>
          <w:sz w:val="24"/>
        </w:rPr>
        <w:t>The Journal of Physical Chemistry</w:t>
      </w:r>
      <w:r w:rsidRPr="00FD55B5">
        <w:rPr>
          <w:rFonts w:ascii="Times New Roman" w:hAnsi="Times New Roman" w:cs="Times New Roman"/>
          <w:sz w:val="24"/>
        </w:rPr>
        <w:t xml:space="preserve">, </w:t>
      </w:r>
      <w:r w:rsidRPr="00FD55B5">
        <w:rPr>
          <w:rFonts w:ascii="Times New Roman" w:hAnsi="Times New Roman" w:cs="Times New Roman"/>
          <w:i/>
          <w:iCs/>
          <w:sz w:val="24"/>
        </w:rPr>
        <w:t>93</w:t>
      </w:r>
      <w:r w:rsidRPr="00FD55B5">
        <w:rPr>
          <w:rFonts w:ascii="Times New Roman" w:hAnsi="Times New Roman" w:cs="Times New Roman"/>
          <w:sz w:val="24"/>
        </w:rPr>
        <w:t>(13), 5166–5172. https://doi.org/10.1021/j100350a029</w:t>
      </w:r>
    </w:p>
    <w:p w14:paraId="7067E184"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Kuldeep, &amp; Saharan, V. K. (2016). Computational study of different venturi and orifice type hydrodynamic cavitating devices. </w:t>
      </w:r>
      <w:r w:rsidRPr="00FD55B5">
        <w:rPr>
          <w:rFonts w:ascii="Times New Roman" w:hAnsi="Times New Roman" w:cs="Times New Roman"/>
          <w:i/>
          <w:iCs/>
          <w:sz w:val="24"/>
        </w:rPr>
        <w:t>Journal of Hydrodynamics</w:t>
      </w:r>
      <w:r w:rsidRPr="00FD55B5">
        <w:rPr>
          <w:rFonts w:ascii="Times New Roman" w:hAnsi="Times New Roman" w:cs="Times New Roman"/>
          <w:sz w:val="24"/>
        </w:rPr>
        <w:t xml:space="preserve">, </w:t>
      </w:r>
      <w:r w:rsidRPr="00FD55B5">
        <w:rPr>
          <w:rFonts w:ascii="Times New Roman" w:hAnsi="Times New Roman" w:cs="Times New Roman"/>
          <w:i/>
          <w:iCs/>
          <w:sz w:val="24"/>
        </w:rPr>
        <w:t>28</w:t>
      </w:r>
      <w:r w:rsidRPr="00FD55B5">
        <w:rPr>
          <w:rFonts w:ascii="Times New Roman" w:hAnsi="Times New Roman" w:cs="Times New Roman"/>
          <w:sz w:val="24"/>
        </w:rPr>
        <w:t>(2), 293–305. https://doi.org/10.1016/S1001-6058(16)60631-5</w:t>
      </w:r>
    </w:p>
    <w:p w14:paraId="5C436EE6"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Kulkarni, A. A., Ranade, V. V., Rajeev, R., &amp; Koganti, S. B. (2009). Pressure drop across vortex diodes: Experiments and design guidelines. </w:t>
      </w:r>
      <w:r w:rsidRPr="00FD55B5">
        <w:rPr>
          <w:rFonts w:ascii="Times New Roman" w:hAnsi="Times New Roman" w:cs="Times New Roman"/>
          <w:i/>
          <w:iCs/>
          <w:sz w:val="24"/>
        </w:rPr>
        <w:t>Chemical Engineering Science</w:t>
      </w:r>
      <w:r w:rsidRPr="00FD55B5">
        <w:rPr>
          <w:rFonts w:ascii="Times New Roman" w:hAnsi="Times New Roman" w:cs="Times New Roman"/>
          <w:sz w:val="24"/>
        </w:rPr>
        <w:t xml:space="preserve">, </w:t>
      </w:r>
      <w:r w:rsidRPr="00FD55B5">
        <w:rPr>
          <w:rFonts w:ascii="Times New Roman" w:hAnsi="Times New Roman" w:cs="Times New Roman"/>
          <w:i/>
          <w:iCs/>
          <w:sz w:val="24"/>
        </w:rPr>
        <w:t>64</w:t>
      </w:r>
      <w:r w:rsidRPr="00FD55B5">
        <w:rPr>
          <w:rFonts w:ascii="Times New Roman" w:hAnsi="Times New Roman" w:cs="Times New Roman"/>
          <w:sz w:val="24"/>
        </w:rPr>
        <w:t>(6), 1285–1292. https://doi.org/10.1016/j.ces.2008.10.060</w:t>
      </w:r>
    </w:p>
    <w:p w14:paraId="220267C4"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Kumar, P. S., &amp; Pandit, A. B. (1999). </w:t>
      </w:r>
      <w:r w:rsidRPr="00FD55B5">
        <w:rPr>
          <w:rFonts w:ascii="Times New Roman" w:hAnsi="Times New Roman" w:cs="Times New Roman"/>
          <w:i/>
          <w:iCs/>
          <w:sz w:val="24"/>
        </w:rPr>
        <w:t>Modeling Hydrodynamic Cavitation</w:t>
      </w:r>
      <w:r w:rsidRPr="00FD55B5">
        <w:rPr>
          <w:rFonts w:ascii="Times New Roman" w:hAnsi="Times New Roman" w:cs="Times New Roman"/>
          <w:sz w:val="24"/>
        </w:rPr>
        <w:t xml:space="preserve">. </w:t>
      </w:r>
      <w:r w:rsidRPr="00FD55B5">
        <w:rPr>
          <w:rFonts w:ascii="Times New Roman" w:hAnsi="Times New Roman" w:cs="Times New Roman"/>
          <w:i/>
          <w:iCs/>
          <w:sz w:val="24"/>
        </w:rPr>
        <w:t>22</w:t>
      </w:r>
      <w:r w:rsidRPr="00FD55B5">
        <w:rPr>
          <w:rFonts w:ascii="Times New Roman" w:hAnsi="Times New Roman" w:cs="Times New Roman"/>
          <w:sz w:val="24"/>
        </w:rPr>
        <w:t>(12), 1017–1027. https://doi.org/10.1002/(SICI)1521-4125(199912)22:12%3C1017::AID-CEAT1017%3E3.0.CO;2-L</w:t>
      </w:r>
    </w:p>
    <w:p w14:paraId="5153877E"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Lee, H., Gojani, A. B., Han, T., &amp; Yoh, J. J. (2011). Dynamics of laser-induced bubble collapse visualized by time-resolved optical shadowgraph. </w:t>
      </w:r>
      <w:r w:rsidRPr="00FD55B5">
        <w:rPr>
          <w:rFonts w:ascii="Times New Roman" w:hAnsi="Times New Roman" w:cs="Times New Roman"/>
          <w:i/>
          <w:iCs/>
          <w:sz w:val="24"/>
        </w:rPr>
        <w:t>Journal of Visualization</w:t>
      </w:r>
      <w:r w:rsidRPr="00FD55B5">
        <w:rPr>
          <w:rFonts w:ascii="Times New Roman" w:hAnsi="Times New Roman" w:cs="Times New Roman"/>
          <w:sz w:val="24"/>
        </w:rPr>
        <w:t xml:space="preserve">, </w:t>
      </w:r>
      <w:r w:rsidRPr="00FD55B5">
        <w:rPr>
          <w:rFonts w:ascii="Times New Roman" w:hAnsi="Times New Roman" w:cs="Times New Roman"/>
          <w:i/>
          <w:iCs/>
          <w:sz w:val="24"/>
        </w:rPr>
        <w:t>14</w:t>
      </w:r>
      <w:r w:rsidRPr="00FD55B5">
        <w:rPr>
          <w:rFonts w:ascii="Times New Roman" w:hAnsi="Times New Roman" w:cs="Times New Roman"/>
          <w:sz w:val="24"/>
        </w:rPr>
        <w:t>(4), 331–337. https://doi.org/10.1007/s12650-011-0094-x</w:t>
      </w:r>
    </w:p>
    <w:p w14:paraId="0C81DCF2"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Mancuso, G., Langone, M., Laezza, M., &amp; Andreottola, G. (2016). Decolourization of Rhodamine B: A swirling jet-induced cavitation combined with NaOCl.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32</w:t>
      </w:r>
      <w:r w:rsidRPr="00FD55B5">
        <w:rPr>
          <w:rFonts w:ascii="Times New Roman" w:hAnsi="Times New Roman" w:cs="Times New Roman"/>
          <w:sz w:val="24"/>
        </w:rPr>
        <w:t>, 18–30. https://doi.org/10.1016/j.ultsonch.2016.01.040</w:t>
      </w:r>
    </w:p>
    <w:p w14:paraId="6D05E02A"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Moholkar, V. S., &amp; Pandit, A. B. (1997). Bubble behavior in hydrodynamic cavitation: Effect of turbulence. </w:t>
      </w:r>
      <w:r w:rsidRPr="00FD55B5">
        <w:rPr>
          <w:rFonts w:ascii="Times New Roman" w:hAnsi="Times New Roman" w:cs="Times New Roman"/>
          <w:i/>
          <w:iCs/>
          <w:sz w:val="24"/>
        </w:rPr>
        <w:t>AIChE Journal</w:t>
      </w:r>
      <w:r w:rsidRPr="00FD55B5">
        <w:rPr>
          <w:rFonts w:ascii="Times New Roman" w:hAnsi="Times New Roman" w:cs="Times New Roman"/>
          <w:sz w:val="24"/>
        </w:rPr>
        <w:t xml:space="preserve">, </w:t>
      </w:r>
      <w:r w:rsidRPr="00FD55B5">
        <w:rPr>
          <w:rFonts w:ascii="Times New Roman" w:hAnsi="Times New Roman" w:cs="Times New Roman"/>
          <w:i/>
          <w:iCs/>
          <w:sz w:val="24"/>
        </w:rPr>
        <w:t>43</w:t>
      </w:r>
      <w:r w:rsidRPr="00FD55B5">
        <w:rPr>
          <w:rFonts w:ascii="Times New Roman" w:hAnsi="Times New Roman" w:cs="Times New Roman"/>
          <w:sz w:val="24"/>
        </w:rPr>
        <w:t>(6), 1641–1648. https://doi.org/10.1002/aic.690430628</w:t>
      </w:r>
    </w:p>
    <w:p w14:paraId="1575AA90"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lastRenderedPageBreak/>
        <w:t xml:space="preserve">Naidu, D. V. P., Rajan, R., Kumar, R., Gandhi, K. S., Arakeri, V. H., &amp; Chandrasekaran, S. (1994). Modelling of a batch sonochemical reactor. </w:t>
      </w:r>
      <w:r w:rsidRPr="00FD55B5">
        <w:rPr>
          <w:rFonts w:ascii="Times New Roman" w:hAnsi="Times New Roman" w:cs="Times New Roman"/>
          <w:i/>
          <w:iCs/>
          <w:sz w:val="24"/>
        </w:rPr>
        <w:t>Chemical Engineering Science</w:t>
      </w:r>
      <w:r w:rsidRPr="00FD55B5">
        <w:rPr>
          <w:rFonts w:ascii="Times New Roman" w:hAnsi="Times New Roman" w:cs="Times New Roman"/>
          <w:sz w:val="24"/>
        </w:rPr>
        <w:t xml:space="preserve">, </w:t>
      </w:r>
      <w:r w:rsidRPr="00FD55B5">
        <w:rPr>
          <w:rFonts w:ascii="Times New Roman" w:hAnsi="Times New Roman" w:cs="Times New Roman"/>
          <w:i/>
          <w:iCs/>
          <w:sz w:val="24"/>
        </w:rPr>
        <w:t>49</w:t>
      </w:r>
      <w:r w:rsidRPr="00FD55B5">
        <w:rPr>
          <w:rFonts w:ascii="Times New Roman" w:hAnsi="Times New Roman" w:cs="Times New Roman"/>
          <w:sz w:val="24"/>
        </w:rPr>
        <w:t>(6), 877–888. https://doi.org/10.1016/0009-2509(94)80024-3</w:t>
      </w:r>
    </w:p>
    <w:p w14:paraId="5E1D212A"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Rajoriya, S., Bargole, S., &amp; Saharan, V. K. (2017). Degradation of a cationic dye (Rhodamine 6G) using hydrodynamic cavitation coupled with other oxidative agents: Reaction mechanism and pathway.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34</w:t>
      </w:r>
      <w:r w:rsidRPr="00FD55B5">
        <w:rPr>
          <w:rFonts w:ascii="Times New Roman" w:hAnsi="Times New Roman" w:cs="Times New Roman"/>
          <w:sz w:val="24"/>
        </w:rPr>
        <w:t>, 183–194. https://doi.org/10.1016/j.ultsonch.2016.05.028</w:t>
      </w:r>
    </w:p>
    <w:p w14:paraId="1E8E33B5"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Rajoriya, S., Carpenter, J., Saharan, V. K., &amp; Pandit, A. B. (2016). Hydrodynamic cavitation: An advanced oxidation process for the degradation of bio-refractory pollutants. </w:t>
      </w:r>
      <w:r w:rsidRPr="00FD55B5">
        <w:rPr>
          <w:rFonts w:ascii="Times New Roman" w:hAnsi="Times New Roman" w:cs="Times New Roman"/>
          <w:i/>
          <w:iCs/>
          <w:sz w:val="24"/>
        </w:rPr>
        <w:t>Reviews in Chemical Engineering</w:t>
      </w:r>
      <w:r w:rsidRPr="00FD55B5">
        <w:rPr>
          <w:rFonts w:ascii="Times New Roman" w:hAnsi="Times New Roman" w:cs="Times New Roman"/>
          <w:sz w:val="24"/>
        </w:rPr>
        <w:t xml:space="preserve">, </w:t>
      </w:r>
      <w:r w:rsidRPr="00FD55B5">
        <w:rPr>
          <w:rFonts w:ascii="Times New Roman" w:hAnsi="Times New Roman" w:cs="Times New Roman"/>
          <w:i/>
          <w:iCs/>
          <w:sz w:val="24"/>
        </w:rPr>
        <w:t>32</w:t>
      </w:r>
      <w:r w:rsidRPr="00FD55B5">
        <w:rPr>
          <w:rFonts w:ascii="Times New Roman" w:hAnsi="Times New Roman" w:cs="Times New Roman"/>
          <w:sz w:val="24"/>
        </w:rPr>
        <w:t>(4). https://doi.org/10.1515/revce-2015-0075</w:t>
      </w:r>
    </w:p>
    <w:p w14:paraId="50626C5D"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Saharan, V. K., Badve, M. P., &amp; Pandit, A. B. (2011). Degradation of Reactive Red 120 dye using hydrodynamic cavitation. </w:t>
      </w:r>
      <w:r w:rsidRPr="00FD55B5">
        <w:rPr>
          <w:rFonts w:ascii="Times New Roman" w:hAnsi="Times New Roman" w:cs="Times New Roman"/>
          <w:i/>
          <w:iCs/>
          <w:sz w:val="24"/>
        </w:rPr>
        <w:t>Chemical Engineering Journal</w:t>
      </w:r>
      <w:r w:rsidRPr="00FD55B5">
        <w:rPr>
          <w:rFonts w:ascii="Times New Roman" w:hAnsi="Times New Roman" w:cs="Times New Roman"/>
          <w:sz w:val="24"/>
        </w:rPr>
        <w:t xml:space="preserve">, </w:t>
      </w:r>
      <w:r w:rsidRPr="00FD55B5">
        <w:rPr>
          <w:rFonts w:ascii="Times New Roman" w:hAnsi="Times New Roman" w:cs="Times New Roman"/>
          <w:i/>
          <w:iCs/>
          <w:sz w:val="24"/>
        </w:rPr>
        <w:t>178</w:t>
      </w:r>
      <w:r w:rsidRPr="00FD55B5">
        <w:rPr>
          <w:rFonts w:ascii="Times New Roman" w:hAnsi="Times New Roman" w:cs="Times New Roman"/>
          <w:sz w:val="24"/>
        </w:rPr>
        <w:t>, 100–107. https://doi.org/10.1016/j.cej.2011.10.018</w:t>
      </w:r>
    </w:p>
    <w:p w14:paraId="6AE3FBCE"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Šarc, A., Stepišnik-Perdih, T., Petkovšek, M., &amp; Dular, M. (2017). The issue of cavitation number value in studies of water treatment by hydrodynamic cavitation.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34</w:t>
      </w:r>
      <w:r w:rsidRPr="00FD55B5">
        <w:rPr>
          <w:rFonts w:ascii="Times New Roman" w:hAnsi="Times New Roman" w:cs="Times New Roman"/>
          <w:sz w:val="24"/>
        </w:rPr>
        <w:t>, 51–59. https://doi.org/10.1016/j.ultsonch.2016.05.020</w:t>
      </w:r>
    </w:p>
    <w:p w14:paraId="47400DBD"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Sarvothaman, V. P., Simpson, A. T., &amp; Ranade, V. V. (2019). Modelling of vortex based hydrodynamic cavitation reactors. </w:t>
      </w:r>
      <w:r w:rsidRPr="00FD55B5">
        <w:rPr>
          <w:rFonts w:ascii="Times New Roman" w:hAnsi="Times New Roman" w:cs="Times New Roman"/>
          <w:i/>
          <w:iCs/>
          <w:sz w:val="24"/>
        </w:rPr>
        <w:t>Chemical Engineering Journal</w:t>
      </w:r>
      <w:r w:rsidRPr="00FD55B5">
        <w:rPr>
          <w:rFonts w:ascii="Times New Roman" w:hAnsi="Times New Roman" w:cs="Times New Roman"/>
          <w:sz w:val="24"/>
        </w:rPr>
        <w:t xml:space="preserve">, </w:t>
      </w:r>
      <w:r w:rsidRPr="00FD55B5">
        <w:rPr>
          <w:rFonts w:ascii="Times New Roman" w:hAnsi="Times New Roman" w:cs="Times New Roman"/>
          <w:i/>
          <w:iCs/>
          <w:sz w:val="24"/>
        </w:rPr>
        <w:t>377</w:t>
      </w:r>
      <w:r w:rsidRPr="00FD55B5">
        <w:rPr>
          <w:rFonts w:ascii="Times New Roman" w:hAnsi="Times New Roman" w:cs="Times New Roman"/>
          <w:sz w:val="24"/>
        </w:rPr>
        <w:t>, 119639. https://doi.org/10.1016/j.cej.2018.08.025</w:t>
      </w:r>
    </w:p>
    <w:p w14:paraId="7F5BE7E5"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Senthil Kumar, P., Siva Kumar, M., &amp; Pandit, A. B. (2000). Experimental quantification of chemical effects of hydrodynamic cavitation. </w:t>
      </w:r>
      <w:r w:rsidRPr="00FD55B5">
        <w:rPr>
          <w:rFonts w:ascii="Times New Roman" w:hAnsi="Times New Roman" w:cs="Times New Roman"/>
          <w:i/>
          <w:iCs/>
          <w:sz w:val="24"/>
        </w:rPr>
        <w:t>Chemical Engineering Science</w:t>
      </w:r>
      <w:r w:rsidRPr="00FD55B5">
        <w:rPr>
          <w:rFonts w:ascii="Times New Roman" w:hAnsi="Times New Roman" w:cs="Times New Roman"/>
          <w:sz w:val="24"/>
        </w:rPr>
        <w:t xml:space="preserve">, </w:t>
      </w:r>
      <w:r w:rsidRPr="00FD55B5">
        <w:rPr>
          <w:rFonts w:ascii="Times New Roman" w:hAnsi="Times New Roman" w:cs="Times New Roman"/>
          <w:i/>
          <w:iCs/>
          <w:sz w:val="24"/>
        </w:rPr>
        <w:t>55</w:t>
      </w:r>
      <w:r w:rsidRPr="00FD55B5">
        <w:rPr>
          <w:rFonts w:ascii="Times New Roman" w:hAnsi="Times New Roman" w:cs="Times New Roman"/>
          <w:sz w:val="24"/>
        </w:rPr>
        <w:t>(9), 1633–1639. https://doi.org/10.1016/S0009-2509(99)00435-2</w:t>
      </w:r>
    </w:p>
    <w:p w14:paraId="03DC2D0A"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Sežun, M., Kosel, J., Zupanc, M., Hočevar, M., Vrtovšek, J., Petkovšek, M., &amp; Dular, M. (2019). Cavitation as a Potential Technology for Wastewater Management – An Example of Enhanced Nutrient Release from Secondary Pulp and Paper Mill Sludge. </w:t>
      </w:r>
      <w:r w:rsidRPr="00FD55B5">
        <w:rPr>
          <w:rFonts w:ascii="Times New Roman" w:hAnsi="Times New Roman" w:cs="Times New Roman"/>
          <w:i/>
          <w:iCs/>
          <w:sz w:val="24"/>
        </w:rPr>
        <w:t>Strojniški Vestnik – Journal of Mechanical Engineering</w:t>
      </w:r>
      <w:r w:rsidRPr="00FD55B5">
        <w:rPr>
          <w:rFonts w:ascii="Times New Roman" w:hAnsi="Times New Roman" w:cs="Times New Roman"/>
          <w:sz w:val="24"/>
        </w:rPr>
        <w:t xml:space="preserve">, </w:t>
      </w:r>
      <w:r w:rsidRPr="00FD55B5">
        <w:rPr>
          <w:rFonts w:ascii="Times New Roman" w:hAnsi="Times New Roman" w:cs="Times New Roman"/>
          <w:i/>
          <w:iCs/>
          <w:sz w:val="24"/>
        </w:rPr>
        <w:t>65</w:t>
      </w:r>
      <w:r w:rsidRPr="00FD55B5">
        <w:rPr>
          <w:rFonts w:ascii="Times New Roman" w:hAnsi="Times New Roman" w:cs="Times New Roman"/>
          <w:sz w:val="24"/>
        </w:rPr>
        <w:t>(11–12), 641–649. https://doi.org/10.5545/sv-jme.2019.6328</w:t>
      </w:r>
    </w:p>
    <w:p w14:paraId="30B87B07"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Shirgaonkar, I. Z., &amp; Pandit, A. B. (1998). Sonophotochemical destruction of aqueous solution of 2,4,6-trichlorophenol.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5</w:t>
      </w:r>
      <w:r w:rsidRPr="00FD55B5">
        <w:rPr>
          <w:rFonts w:ascii="Times New Roman" w:hAnsi="Times New Roman" w:cs="Times New Roman"/>
          <w:sz w:val="24"/>
        </w:rPr>
        <w:t>(2), 53–61. https://doi.org/10.1016/S1350-4177(98)00013-3</w:t>
      </w:r>
    </w:p>
    <w:p w14:paraId="30547D55"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Simpson, A., &amp; Ranade, V. V. (2018). Modelling of hydrodynamic cavitation with orifice: Influence of different orifice designs. </w:t>
      </w:r>
      <w:r w:rsidRPr="00FD55B5">
        <w:rPr>
          <w:rFonts w:ascii="Times New Roman" w:hAnsi="Times New Roman" w:cs="Times New Roman"/>
          <w:i/>
          <w:iCs/>
          <w:sz w:val="24"/>
        </w:rPr>
        <w:t>Chemical Engineering Research and Design</w:t>
      </w:r>
      <w:r w:rsidRPr="00FD55B5">
        <w:rPr>
          <w:rFonts w:ascii="Times New Roman" w:hAnsi="Times New Roman" w:cs="Times New Roman"/>
          <w:sz w:val="24"/>
        </w:rPr>
        <w:t xml:space="preserve">, </w:t>
      </w:r>
      <w:r w:rsidRPr="00FD55B5">
        <w:rPr>
          <w:rFonts w:ascii="Times New Roman" w:hAnsi="Times New Roman" w:cs="Times New Roman"/>
          <w:i/>
          <w:iCs/>
          <w:sz w:val="24"/>
        </w:rPr>
        <w:t>136</w:t>
      </w:r>
      <w:r w:rsidRPr="00FD55B5">
        <w:rPr>
          <w:rFonts w:ascii="Times New Roman" w:hAnsi="Times New Roman" w:cs="Times New Roman"/>
          <w:sz w:val="24"/>
        </w:rPr>
        <w:t>, 698–711. https://doi.org/10.1016/j.cherd.2018.06.014</w:t>
      </w:r>
    </w:p>
    <w:p w14:paraId="3458EBCA"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lastRenderedPageBreak/>
        <w:t xml:space="preserve">Sivakumar, M., &amp; Pandit, A. B. (2002). Wastewater treatment: A novel energy efficient hydrodynamic cavitational technique. </w:t>
      </w:r>
      <w:r w:rsidRPr="00FD55B5">
        <w:rPr>
          <w:rFonts w:ascii="Times New Roman" w:hAnsi="Times New Roman" w:cs="Times New Roman"/>
          <w:i/>
          <w:iCs/>
          <w:sz w:val="24"/>
        </w:rPr>
        <w:t>Ultrasonics Sonochemistry</w:t>
      </w:r>
      <w:r w:rsidRPr="00FD55B5">
        <w:rPr>
          <w:rFonts w:ascii="Times New Roman" w:hAnsi="Times New Roman" w:cs="Times New Roman"/>
          <w:sz w:val="24"/>
        </w:rPr>
        <w:t xml:space="preserve">, </w:t>
      </w:r>
      <w:r w:rsidRPr="00FD55B5">
        <w:rPr>
          <w:rFonts w:ascii="Times New Roman" w:hAnsi="Times New Roman" w:cs="Times New Roman"/>
          <w:i/>
          <w:iCs/>
          <w:sz w:val="24"/>
        </w:rPr>
        <w:t>9</w:t>
      </w:r>
      <w:r w:rsidRPr="00FD55B5">
        <w:rPr>
          <w:rFonts w:ascii="Times New Roman" w:hAnsi="Times New Roman" w:cs="Times New Roman"/>
          <w:sz w:val="24"/>
        </w:rPr>
        <w:t>(3), 123–131. https://doi.org/10.1016/S1350-4177(01)00122-5</w:t>
      </w:r>
    </w:p>
    <w:p w14:paraId="525A69EA"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Sochard, S., Wilhelm, A.-M., &amp; Delmas, H. (1998). Gas-vapour bubble dynamics and homogeneous sonochemistry. </w:t>
      </w:r>
      <w:r w:rsidRPr="00FD55B5">
        <w:rPr>
          <w:rFonts w:ascii="Times New Roman" w:hAnsi="Times New Roman" w:cs="Times New Roman"/>
          <w:i/>
          <w:iCs/>
          <w:sz w:val="24"/>
        </w:rPr>
        <w:t>Chemical Engineering Science</w:t>
      </w:r>
      <w:r w:rsidRPr="00FD55B5">
        <w:rPr>
          <w:rFonts w:ascii="Times New Roman" w:hAnsi="Times New Roman" w:cs="Times New Roman"/>
          <w:sz w:val="24"/>
        </w:rPr>
        <w:t xml:space="preserve">, </w:t>
      </w:r>
      <w:r w:rsidRPr="00FD55B5">
        <w:rPr>
          <w:rFonts w:ascii="Times New Roman" w:hAnsi="Times New Roman" w:cs="Times New Roman"/>
          <w:i/>
          <w:iCs/>
          <w:sz w:val="24"/>
        </w:rPr>
        <w:t>53</w:t>
      </w:r>
      <w:r w:rsidRPr="00FD55B5">
        <w:rPr>
          <w:rFonts w:ascii="Times New Roman" w:hAnsi="Times New Roman" w:cs="Times New Roman"/>
          <w:sz w:val="24"/>
        </w:rPr>
        <w:t>(2), 239–254. https://doi.org/10.1016/S0009-2509(97)85744-2</w:t>
      </w:r>
    </w:p>
    <w:p w14:paraId="719E256C"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Song, L., Yang, J., Yu, S., Xu, M., Liang, Y., Pan, X., &amp; Yao, L. (2019). Ultra-high efficient hydrodynamic cavitation enhanced oxidation of nitric oxide with chlorine dioxide. </w:t>
      </w:r>
      <w:r w:rsidRPr="00FD55B5">
        <w:rPr>
          <w:rFonts w:ascii="Times New Roman" w:hAnsi="Times New Roman" w:cs="Times New Roman"/>
          <w:i/>
          <w:iCs/>
          <w:sz w:val="24"/>
        </w:rPr>
        <w:t>Chemical Engineering Journal</w:t>
      </w:r>
      <w:r w:rsidRPr="00FD55B5">
        <w:rPr>
          <w:rFonts w:ascii="Times New Roman" w:hAnsi="Times New Roman" w:cs="Times New Roman"/>
          <w:sz w:val="24"/>
        </w:rPr>
        <w:t xml:space="preserve">, </w:t>
      </w:r>
      <w:r w:rsidRPr="00FD55B5">
        <w:rPr>
          <w:rFonts w:ascii="Times New Roman" w:hAnsi="Times New Roman" w:cs="Times New Roman"/>
          <w:i/>
          <w:iCs/>
          <w:sz w:val="24"/>
        </w:rPr>
        <w:t>373</w:t>
      </w:r>
      <w:r w:rsidRPr="00FD55B5">
        <w:rPr>
          <w:rFonts w:ascii="Times New Roman" w:hAnsi="Times New Roman" w:cs="Times New Roman"/>
          <w:sz w:val="24"/>
        </w:rPr>
        <w:t>, 767–779. https://doi.org/10.1016/j.cej.2019.05.094</w:t>
      </w:r>
    </w:p>
    <w:p w14:paraId="5B0EA442"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Sun, X., Liu, J., Ji, L., Wang, G., Zhao, S., Yoon, J. Y., &amp; Chen, S. (2020). A review on hydrodynamic cavitation disinfection: The current state of knowledge. </w:t>
      </w:r>
      <w:r w:rsidRPr="00FD55B5">
        <w:rPr>
          <w:rFonts w:ascii="Times New Roman" w:hAnsi="Times New Roman" w:cs="Times New Roman"/>
          <w:i/>
          <w:iCs/>
          <w:sz w:val="24"/>
        </w:rPr>
        <w:t>Science of The Total Environment</w:t>
      </w:r>
      <w:r w:rsidRPr="00FD55B5">
        <w:rPr>
          <w:rFonts w:ascii="Times New Roman" w:hAnsi="Times New Roman" w:cs="Times New Roman"/>
          <w:sz w:val="24"/>
        </w:rPr>
        <w:t xml:space="preserve">, </w:t>
      </w:r>
      <w:r w:rsidRPr="00FD55B5">
        <w:rPr>
          <w:rFonts w:ascii="Times New Roman" w:hAnsi="Times New Roman" w:cs="Times New Roman"/>
          <w:i/>
          <w:iCs/>
          <w:sz w:val="24"/>
        </w:rPr>
        <w:t>737</w:t>
      </w:r>
      <w:r w:rsidRPr="00FD55B5">
        <w:rPr>
          <w:rFonts w:ascii="Times New Roman" w:hAnsi="Times New Roman" w:cs="Times New Roman"/>
          <w:sz w:val="24"/>
        </w:rPr>
        <w:t>, 139606. https://doi.org/10.1016/j.scitotenv.2020.139606</w:t>
      </w:r>
    </w:p>
    <w:p w14:paraId="5BC053EA"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Sun, X., &amp; Yoon, J. Y. (2018). Multi-objective optimization of a gas cyclone separator using genetic algorithm and computational fluid dynamics. </w:t>
      </w:r>
      <w:r w:rsidRPr="00FD55B5">
        <w:rPr>
          <w:rFonts w:ascii="Times New Roman" w:hAnsi="Times New Roman" w:cs="Times New Roman"/>
          <w:i/>
          <w:iCs/>
          <w:sz w:val="24"/>
        </w:rPr>
        <w:t>Powder Technology</w:t>
      </w:r>
      <w:r w:rsidRPr="00FD55B5">
        <w:rPr>
          <w:rFonts w:ascii="Times New Roman" w:hAnsi="Times New Roman" w:cs="Times New Roman"/>
          <w:sz w:val="24"/>
        </w:rPr>
        <w:t xml:space="preserve">, </w:t>
      </w:r>
      <w:r w:rsidRPr="00FD55B5">
        <w:rPr>
          <w:rFonts w:ascii="Times New Roman" w:hAnsi="Times New Roman" w:cs="Times New Roman"/>
          <w:i/>
          <w:iCs/>
          <w:sz w:val="24"/>
        </w:rPr>
        <w:t>325</w:t>
      </w:r>
      <w:r w:rsidRPr="00FD55B5">
        <w:rPr>
          <w:rFonts w:ascii="Times New Roman" w:hAnsi="Times New Roman" w:cs="Times New Roman"/>
          <w:sz w:val="24"/>
        </w:rPr>
        <w:t>, 347–360. https://doi.org/10.1016/j.powtec.2017.11.012</w:t>
      </w:r>
    </w:p>
    <w:p w14:paraId="7C600CF9"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Thanekar, P., &amp; Gogate, P. (2018). Application of Hydrodynamic Cavitation Reactors for Treatment of Wastewater Containing Organic Pollutants: Intensification Using Hybrid Approaches. </w:t>
      </w:r>
      <w:r w:rsidRPr="00FD55B5">
        <w:rPr>
          <w:rFonts w:ascii="Times New Roman" w:hAnsi="Times New Roman" w:cs="Times New Roman"/>
          <w:i/>
          <w:iCs/>
          <w:sz w:val="24"/>
        </w:rPr>
        <w:t>Fluids</w:t>
      </w:r>
      <w:r w:rsidRPr="00FD55B5">
        <w:rPr>
          <w:rFonts w:ascii="Times New Roman" w:hAnsi="Times New Roman" w:cs="Times New Roman"/>
          <w:sz w:val="24"/>
        </w:rPr>
        <w:t xml:space="preserve">, </w:t>
      </w:r>
      <w:r w:rsidRPr="00FD55B5">
        <w:rPr>
          <w:rFonts w:ascii="Times New Roman" w:hAnsi="Times New Roman" w:cs="Times New Roman"/>
          <w:i/>
          <w:iCs/>
          <w:sz w:val="24"/>
        </w:rPr>
        <w:t>3</w:t>
      </w:r>
      <w:r w:rsidRPr="00FD55B5">
        <w:rPr>
          <w:rFonts w:ascii="Times New Roman" w:hAnsi="Times New Roman" w:cs="Times New Roman"/>
          <w:sz w:val="24"/>
        </w:rPr>
        <w:t>(4), 98. https://doi.org/10.3390/fluids3040098</w:t>
      </w:r>
    </w:p>
    <w:p w14:paraId="0BDEABEA"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Tinne, N., Kaune, B., Krüger, A., &amp; Ripken, T. (2014). Interaction Mechanisms of Cavitation Bubbles Induced by Spatially and Temporally Separated fs-Laser Pulses. </w:t>
      </w:r>
      <w:r w:rsidRPr="00FD55B5">
        <w:rPr>
          <w:rFonts w:ascii="Times New Roman" w:hAnsi="Times New Roman" w:cs="Times New Roman"/>
          <w:i/>
          <w:iCs/>
          <w:sz w:val="24"/>
        </w:rPr>
        <w:t>PLoS ONE</w:t>
      </w:r>
      <w:r w:rsidRPr="00FD55B5">
        <w:rPr>
          <w:rFonts w:ascii="Times New Roman" w:hAnsi="Times New Roman" w:cs="Times New Roman"/>
          <w:sz w:val="24"/>
        </w:rPr>
        <w:t xml:space="preserve">, </w:t>
      </w:r>
      <w:r w:rsidRPr="00FD55B5">
        <w:rPr>
          <w:rFonts w:ascii="Times New Roman" w:hAnsi="Times New Roman" w:cs="Times New Roman"/>
          <w:i/>
          <w:iCs/>
          <w:sz w:val="24"/>
        </w:rPr>
        <w:t>9</w:t>
      </w:r>
      <w:r w:rsidRPr="00FD55B5">
        <w:rPr>
          <w:rFonts w:ascii="Times New Roman" w:hAnsi="Times New Roman" w:cs="Times New Roman"/>
          <w:sz w:val="24"/>
        </w:rPr>
        <w:t>(12), e114437. https://doi.org/10.1371/journal.pone.0114437</w:t>
      </w:r>
    </w:p>
    <w:p w14:paraId="7875E26E"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Tomita, Y., &amp; Shima, A. (1986). Mechanisms of impulsive pressure generation and damage pit formation by bubble collapse. </w:t>
      </w:r>
      <w:r w:rsidRPr="00FD55B5">
        <w:rPr>
          <w:rFonts w:ascii="Times New Roman" w:hAnsi="Times New Roman" w:cs="Times New Roman"/>
          <w:i/>
          <w:iCs/>
          <w:sz w:val="24"/>
        </w:rPr>
        <w:t>Journal of Fluid Mechanics</w:t>
      </w:r>
      <w:r w:rsidRPr="00FD55B5">
        <w:rPr>
          <w:rFonts w:ascii="Times New Roman" w:hAnsi="Times New Roman" w:cs="Times New Roman"/>
          <w:sz w:val="24"/>
        </w:rPr>
        <w:t xml:space="preserve">, </w:t>
      </w:r>
      <w:r w:rsidRPr="00FD55B5">
        <w:rPr>
          <w:rFonts w:ascii="Times New Roman" w:hAnsi="Times New Roman" w:cs="Times New Roman"/>
          <w:i/>
          <w:iCs/>
          <w:sz w:val="24"/>
        </w:rPr>
        <w:t>169</w:t>
      </w:r>
      <w:r w:rsidRPr="00FD55B5">
        <w:rPr>
          <w:rFonts w:ascii="Times New Roman" w:hAnsi="Times New Roman" w:cs="Times New Roman"/>
          <w:sz w:val="24"/>
        </w:rPr>
        <w:t>(1), 535. https://doi.org/10.1017/S0022112086000745</w:t>
      </w:r>
    </w:p>
    <w:p w14:paraId="5D7C9F87"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Vajnhandl, S., &amp; Majcen Le Marechal, A. (2005). Ultrasound in textile dyeing and the decolouration/mineralization of textile dyes. </w:t>
      </w:r>
      <w:r w:rsidRPr="00FD55B5">
        <w:rPr>
          <w:rFonts w:ascii="Times New Roman" w:hAnsi="Times New Roman" w:cs="Times New Roman"/>
          <w:i/>
          <w:iCs/>
          <w:sz w:val="24"/>
        </w:rPr>
        <w:t>Dyes and Pigments</w:t>
      </w:r>
      <w:r w:rsidRPr="00FD55B5">
        <w:rPr>
          <w:rFonts w:ascii="Times New Roman" w:hAnsi="Times New Roman" w:cs="Times New Roman"/>
          <w:sz w:val="24"/>
        </w:rPr>
        <w:t xml:space="preserve">, </w:t>
      </w:r>
      <w:r w:rsidRPr="00FD55B5">
        <w:rPr>
          <w:rFonts w:ascii="Times New Roman" w:hAnsi="Times New Roman" w:cs="Times New Roman"/>
          <w:i/>
          <w:iCs/>
          <w:sz w:val="24"/>
        </w:rPr>
        <w:t>65</w:t>
      </w:r>
      <w:r w:rsidRPr="00FD55B5">
        <w:rPr>
          <w:rFonts w:ascii="Times New Roman" w:hAnsi="Times New Roman" w:cs="Times New Roman"/>
          <w:sz w:val="24"/>
        </w:rPr>
        <w:t>(2), 89–101. https://doi.org/10.1016/j.dyepig.2004.06.012</w:t>
      </w:r>
    </w:p>
    <w:p w14:paraId="1100EAC4"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Vichare, N. P., Gogate, P. R., &amp; A. B. Pandit. (2000). </w:t>
      </w:r>
      <w:r w:rsidRPr="00FD55B5">
        <w:rPr>
          <w:rFonts w:ascii="Times New Roman" w:hAnsi="Times New Roman" w:cs="Times New Roman"/>
          <w:i/>
          <w:iCs/>
          <w:sz w:val="24"/>
        </w:rPr>
        <w:t>Optimization of Hydrodynamic Cavitation Using a Model Reaction</w:t>
      </w:r>
      <w:r w:rsidRPr="00FD55B5">
        <w:rPr>
          <w:rFonts w:ascii="Times New Roman" w:hAnsi="Times New Roman" w:cs="Times New Roman"/>
          <w:sz w:val="24"/>
        </w:rPr>
        <w:t xml:space="preserve">. </w:t>
      </w:r>
      <w:r w:rsidRPr="00FD55B5">
        <w:rPr>
          <w:rFonts w:ascii="Times New Roman" w:hAnsi="Times New Roman" w:cs="Times New Roman"/>
          <w:i/>
          <w:iCs/>
          <w:sz w:val="24"/>
        </w:rPr>
        <w:t>23</w:t>
      </w:r>
      <w:r w:rsidRPr="00FD55B5">
        <w:rPr>
          <w:rFonts w:ascii="Times New Roman" w:hAnsi="Times New Roman" w:cs="Times New Roman"/>
          <w:sz w:val="24"/>
        </w:rPr>
        <w:t>(8), 683–690.</w:t>
      </w:r>
    </w:p>
    <w:p w14:paraId="6B3B2A2E"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Wang, B., Su, H., &amp; Zhang, B. (2021). Hydrodynamic cavitation as a promising route for wastewater treatment – A review. </w:t>
      </w:r>
      <w:r w:rsidRPr="00FD55B5">
        <w:rPr>
          <w:rFonts w:ascii="Times New Roman" w:hAnsi="Times New Roman" w:cs="Times New Roman"/>
          <w:i/>
          <w:iCs/>
          <w:sz w:val="24"/>
        </w:rPr>
        <w:t>Chemical Engineering Journal</w:t>
      </w:r>
      <w:r w:rsidRPr="00FD55B5">
        <w:rPr>
          <w:rFonts w:ascii="Times New Roman" w:hAnsi="Times New Roman" w:cs="Times New Roman"/>
          <w:sz w:val="24"/>
        </w:rPr>
        <w:t xml:space="preserve">, </w:t>
      </w:r>
      <w:r w:rsidRPr="00FD55B5">
        <w:rPr>
          <w:rFonts w:ascii="Times New Roman" w:hAnsi="Times New Roman" w:cs="Times New Roman"/>
          <w:i/>
          <w:iCs/>
          <w:sz w:val="24"/>
        </w:rPr>
        <w:t>412</w:t>
      </w:r>
      <w:r w:rsidRPr="00FD55B5">
        <w:rPr>
          <w:rFonts w:ascii="Times New Roman" w:hAnsi="Times New Roman" w:cs="Times New Roman"/>
          <w:sz w:val="24"/>
        </w:rPr>
        <w:t>, 128685. https://doi.org/10.1016/j.cej.2021.128685</w:t>
      </w:r>
    </w:p>
    <w:p w14:paraId="57CE23C4"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Wilcox, D. C. (2006). </w:t>
      </w:r>
      <w:r w:rsidRPr="00FD55B5">
        <w:rPr>
          <w:rFonts w:ascii="Times New Roman" w:hAnsi="Times New Roman" w:cs="Times New Roman"/>
          <w:i/>
          <w:iCs/>
          <w:sz w:val="24"/>
        </w:rPr>
        <w:t>Turbulence Modeling for CFD</w:t>
      </w:r>
      <w:r w:rsidRPr="00FD55B5">
        <w:rPr>
          <w:rFonts w:ascii="Times New Roman" w:hAnsi="Times New Roman" w:cs="Times New Roman"/>
          <w:sz w:val="24"/>
        </w:rPr>
        <w:t xml:space="preserve"> (3rd ed.).</w:t>
      </w:r>
    </w:p>
    <w:p w14:paraId="1A3EF630"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lastRenderedPageBreak/>
        <w:t xml:space="preserve">Yan, Y., &amp; Thorpe, R. B. (1990). Flow regime transitions due to cavitation in the flow through an orifice. </w:t>
      </w:r>
      <w:r w:rsidRPr="00FD55B5">
        <w:rPr>
          <w:rFonts w:ascii="Times New Roman" w:hAnsi="Times New Roman" w:cs="Times New Roman"/>
          <w:i/>
          <w:iCs/>
          <w:sz w:val="24"/>
        </w:rPr>
        <w:t>International Journal of Multiphase Flow</w:t>
      </w:r>
      <w:r w:rsidRPr="00FD55B5">
        <w:rPr>
          <w:rFonts w:ascii="Times New Roman" w:hAnsi="Times New Roman" w:cs="Times New Roman"/>
          <w:sz w:val="24"/>
        </w:rPr>
        <w:t xml:space="preserve">, </w:t>
      </w:r>
      <w:r w:rsidRPr="00FD55B5">
        <w:rPr>
          <w:rFonts w:ascii="Times New Roman" w:hAnsi="Times New Roman" w:cs="Times New Roman"/>
          <w:i/>
          <w:iCs/>
          <w:sz w:val="24"/>
        </w:rPr>
        <w:t>16</w:t>
      </w:r>
      <w:r w:rsidRPr="00FD55B5">
        <w:rPr>
          <w:rFonts w:ascii="Times New Roman" w:hAnsi="Times New Roman" w:cs="Times New Roman"/>
          <w:sz w:val="24"/>
        </w:rPr>
        <w:t>(6), 1023–1045. https://doi.org/10.1016/0301-9322(90)90105-R</w:t>
      </w:r>
    </w:p>
    <w:p w14:paraId="7C775D0F" w14:textId="77777777" w:rsidR="00FD55B5" w:rsidRPr="00FD55B5" w:rsidRDefault="00FD55B5" w:rsidP="00FD55B5">
      <w:pPr>
        <w:pStyle w:val="Bibliography"/>
        <w:spacing w:line="360" w:lineRule="auto"/>
        <w:rPr>
          <w:rFonts w:ascii="Times New Roman" w:hAnsi="Times New Roman" w:cs="Times New Roman"/>
          <w:sz w:val="24"/>
        </w:rPr>
      </w:pPr>
      <w:r w:rsidRPr="00FD55B5">
        <w:rPr>
          <w:rFonts w:ascii="Times New Roman" w:hAnsi="Times New Roman" w:cs="Times New Roman"/>
          <w:sz w:val="24"/>
        </w:rPr>
        <w:t xml:space="preserve">Zhang, P., Meng, Z. N., Zhu, H., Wang, Y. L., &amp; Peng, S. P. (2017). Melting heat transfer characteristics of a composite phase change material fabricated by paraffin and metal foam. </w:t>
      </w:r>
      <w:r w:rsidRPr="00FD55B5">
        <w:rPr>
          <w:rFonts w:ascii="Times New Roman" w:hAnsi="Times New Roman" w:cs="Times New Roman"/>
          <w:i/>
          <w:iCs/>
          <w:sz w:val="24"/>
        </w:rPr>
        <w:t>Applied Energy</w:t>
      </w:r>
      <w:r w:rsidRPr="00FD55B5">
        <w:rPr>
          <w:rFonts w:ascii="Times New Roman" w:hAnsi="Times New Roman" w:cs="Times New Roman"/>
          <w:sz w:val="24"/>
        </w:rPr>
        <w:t xml:space="preserve">, </w:t>
      </w:r>
      <w:r w:rsidRPr="00FD55B5">
        <w:rPr>
          <w:rFonts w:ascii="Times New Roman" w:hAnsi="Times New Roman" w:cs="Times New Roman"/>
          <w:i/>
          <w:iCs/>
          <w:sz w:val="24"/>
        </w:rPr>
        <w:t>185</w:t>
      </w:r>
      <w:r w:rsidRPr="00FD55B5">
        <w:rPr>
          <w:rFonts w:ascii="Times New Roman" w:hAnsi="Times New Roman" w:cs="Times New Roman"/>
          <w:sz w:val="24"/>
        </w:rPr>
        <w:t>, 1971–1983. https://doi.org/10.1016/j.apenergy.2015.10.075</w:t>
      </w:r>
    </w:p>
    <w:p w14:paraId="1AD9F3AC" w14:textId="0EB290CF" w:rsidR="00FD55B5" w:rsidRPr="00FD55B5" w:rsidRDefault="00FD55B5" w:rsidP="00FD55B5">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FD55B5" w:rsidRPr="00FD55B5">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3804C" w14:textId="77777777" w:rsidR="00866E81" w:rsidRDefault="00866E81" w:rsidP="001464B9">
      <w:pPr>
        <w:spacing w:after="0" w:line="240" w:lineRule="auto"/>
      </w:pPr>
      <w:r>
        <w:separator/>
      </w:r>
    </w:p>
  </w:endnote>
  <w:endnote w:type="continuationSeparator" w:id="0">
    <w:p w14:paraId="034A4363" w14:textId="77777777" w:rsidR="00866E81" w:rsidRDefault="00866E81" w:rsidP="00146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2978814"/>
      <w:docPartObj>
        <w:docPartGallery w:val="Page Numbers (Bottom of Page)"/>
        <w:docPartUnique/>
      </w:docPartObj>
    </w:sdtPr>
    <w:sdtEndPr>
      <w:rPr>
        <w:noProof/>
      </w:rPr>
    </w:sdtEndPr>
    <w:sdtContent>
      <w:p w14:paraId="690EE20B" w14:textId="4D94DD79" w:rsidR="001464B9" w:rsidRDefault="001464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B01707" w14:textId="77777777" w:rsidR="001464B9" w:rsidRDefault="00146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FF444" w14:textId="77777777" w:rsidR="00866E81" w:rsidRDefault="00866E81" w:rsidP="001464B9">
      <w:pPr>
        <w:spacing w:after="0" w:line="240" w:lineRule="auto"/>
      </w:pPr>
      <w:r>
        <w:separator/>
      </w:r>
    </w:p>
  </w:footnote>
  <w:footnote w:type="continuationSeparator" w:id="0">
    <w:p w14:paraId="3C240273" w14:textId="77777777" w:rsidR="00866E81" w:rsidRDefault="00866E81" w:rsidP="001464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974E1"/>
    <w:multiLevelType w:val="hybridMultilevel"/>
    <w:tmpl w:val="C584D91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64E1290"/>
    <w:multiLevelType w:val="hybridMultilevel"/>
    <w:tmpl w:val="7122B600"/>
    <w:lvl w:ilvl="0" w:tplc="40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39B511D0"/>
    <w:multiLevelType w:val="hybridMultilevel"/>
    <w:tmpl w:val="050CF432"/>
    <w:lvl w:ilvl="0" w:tplc="40090003">
      <w:start w:val="1"/>
      <w:numFmt w:val="bullet"/>
      <w:lvlText w:val="o"/>
      <w:lvlJc w:val="left"/>
      <w:pPr>
        <w:ind w:left="1440" w:hanging="360"/>
      </w:pPr>
      <w:rPr>
        <w:rFonts w:ascii="Courier New" w:hAnsi="Courier New" w:cs="Courier New"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 w15:restartNumberingAfterBreak="0">
    <w:nsid w:val="6EA33E0D"/>
    <w:multiLevelType w:val="hybridMultilevel"/>
    <w:tmpl w:val="3A3444E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A1A02F3"/>
    <w:multiLevelType w:val="hybridMultilevel"/>
    <w:tmpl w:val="C7FEDB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35014654">
    <w:abstractNumId w:val="0"/>
  </w:num>
  <w:num w:numId="2" w16cid:durableId="1663317673">
    <w:abstractNumId w:val="3"/>
  </w:num>
  <w:num w:numId="3" w16cid:durableId="1665626257">
    <w:abstractNumId w:val="2"/>
  </w:num>
  <w:num w:numId="4" w16cid:durableId="1458797200">
    <w:abstractNumId w:val="1"/>
  </w:num>
  <w:num w:numId="5" w16cid:durableId="16333174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205DC"/>
    <w:rsid w:val="000161DE"/>
    <w:rsid w:val="0002340A"/>
    <w:rsid w:val="00056C53"/>
    <w:rsid w:val="00073790"/>
    <w:rsid w:val="000B029B"/>
    <w:rsid w:val="000C066A"/>
    <w:rsid w:val="0012698F"/>
    <w:rsid w:val="00132E3C"/>
    <w:rsid w:val="001368C8"/>
    <w:rsid w:val="001464B9"/>
    <w:rsid w:val="00160176"/>
    <w:rsid w:val="001D1D58"/>
    <w:rsid w:val="001D6EA6"/>
    <w:rsid w:val="001E492D"/>
    <w:rsid w:val="00230145"/>
    <w:rsid w:val="0025093E"/>
    <w:rsid w:val="00251D57"/>
    <w:rsid w:val="002E4487"/>
    <w:rsid w:val="002F58A4"/>
    <w:rsid w:val="002F6731"/>
    <w:rsid w:val="002F71D4"/>
    <w:rsid w:val="00340216"/>
    <w:rsid w:val="003472D0"/>
    <w:rsid w:val="00350282"/>
    <w:rsid w:val="00393975"/>
    <w:rsid w:val="003966C3"/>
    <w:rsid w:val="0045480A"/>
    <w:rsid w:val="004722F7"/>
    <w:rsid w:val="004E7D70"/>
    <w:rsid w:val="004F3D5A"/>
    <w:rsid w:val="00523044"/>
    <w:rsid w:val="00541466"/>
    <w:rsid w:val="005C7E24"/>
    <w:rsid w:val="005F1E1A"/>
    <w:rsid w:val="00607516"/>
    <w:rsid w:val="006205DC"/>
    <w:rsid w:val="006367C1"/>
    <w:rsid w:val="00645E89"/>
    <w:rsid w:val="006554F7"/>
    <w:rsid w:val="006D601A"/>
    <w:rsid w:val="006F1140"/>
    <w:rsid w:val="0071748D"/>
    <w:rsid w:val="00723F4B"/>
    <w:rsid w:val="00760FAA"/>
    <w:rsid w:val="007C1525"/>
    <w:rsid w:val="007C306C"/>
    <w:rsid w:val="008053B7"/>
    <w:rsid w:val="00811A3E"/>
    <w:rsid w:val="00846CFD"/>
    <w:rsid w:val="00866E81"/>
    <w:rsid w:val="00870ACE"/>
    <w:rsid w:val="00883E00"/>
    <w:rsid w:val="008D5792"/>
    <w:rsid w:val="00917C86"/>
    <w:rsid w:val="0094531D"/>
    <w:rsid w:val="00947321"/>
    <w:rsid w:val="00952265"/>
    <w:rsid w:val="009541F6"/>
    <w:rsid w:val="00991D2F"/>
    <w:rsid w:val="009D4380"/>
    <w:rsid w:val="009F3583"/>
    <w:rsid w:val="00A26836"/>
    <w:rsid w:val="00AA6D44"/>
    <w:rsid w:val="00AA72AC"/>
    <w:rsid w:val="00AC1799"/>
    <w:rsid w:val="00AE469D"/>
    <w:rsid w:val="00B03134"/>
    <w:rsid w:val="00B049EA"/>
    <w:rsid w:val="00B113F4"/>
    <w:rsid w:val="00B351FE"/>
    <w:rsid w:val="00B41546"/>
    <w:rsid w:val="00BC14BE"/>
    <w:rsid w:val="00C6669F"/>
    <w:rsid w:val="00C67415"/>
    <w:rsid w:val="00C83AEF"/>
    <w:rsid w:val="00CC4F03"/>
    <w:rsid w:val="00D27411"/>
    <w:rsid w:val="00D61E50"/>
    <w:rsid w:val="00D61E73"/>
    <w:rsid w:val="00DA51CE"/>
    <w:rsid w:val="00DC694A"/>
    <w:rsid w:val="00DD4D66"/>
    <w:rsid w:val="00DE7289"/>
    <w:rsid w:val="00E04114"/>
    <w:rsid w:val="00E9019E"/>
    <w:rsid w:val="00EB194E"/>
    <w:rsid w:val="00EB2FE8"/>
    <w:rsid w:val="00EE4AD6"/>
    <w:rsid w:val="00EE555C"/>
    <w:rsid w:val="00EE7B4A"/>
    <w:rsid w:val="00EF054B"/>
    <w:rsid w:val="00F06770"/>
    <w:rsid w:val="00F425F6"/>
    <w:rsid w:val="00F54BFC"/>
    <w:rsid w:val="00F86081"/>
    <w:rsid w:val="00FC504A"/>
    <w:rsid w:val="00FD4F0A"/>
    <w:rsid w:val="00FD55B5"/>
    <w:rsid w:val="00FE60B3"/>
    <w:rsid w:val="00FF7A6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601BF"/>
  <w15:docId w15:val="{D7AB5011-83CB-4C7E-AE13-1A372F9EA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3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06770"/>
    <w:rPr>
      <w:b/>
      <w:bCs/>
    </w:rPr>
  </w:style>
  <w:style w:type="paragraph" w:styleId="Caption">
    <w:name w:val="caption"/>
    <w:basedOn w:val="Normal"/>
    <w:next w:val="Normal"/>
    <w:uiPriority w:val="35"/>
    <w:unhideWhenUsed/>
    <w:qFormat/>
    <w:rsid w:val="002F71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C4F03"/>
    <w:rPr>
      <w:color w:val="808080"/>
    </w:rPr>
  </w:style>
  <w:style w:type="paragraph" w:styleId="Bibliography">
    <w:name w:val="Bibliography"/>
    <w:basedOn w:val="Normal"/>
    <w:next w:val="Normal"/>
    <w:uiPriority w:val="37"/>
    <w:unhideWhenUsed/>
    <w:rsid w:val="00523044"/>
    <w:pPr>
      <w:spacing w:after="0" w:line="480" w:lineRule="auto"/>
      <w:ind w:left="720" w:hanging="720"/>
    </w:pPr>
  </w:style>
  <w:style w:type="paragraph" w:styleId="ListParagraph">
    <w:name w:val="List Paragraph"/>
    <w:basedOn w:val="Normal"/>
    <w:uiPriority w:val="34"/>
    <w:qFormat/>
    <w:rsid w:val="00952265"/>
    <w:pPr>
      <w:ind w:left="720"/>
      <w:contextualSpacing/>
    </w:pPr>
  </w:style>
  <w:style w:type="paragraph" w:styleId="Header">
    <w:name w:val="header"/>
    <w:basedOn w:val="Normal"/>
    <w:link w:val="HeaderChar"/>
    <w:uiPriority w:val="99"/>
    <w:unhideWhenUsed/>
    <w:rsid w:val="00146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64B9"/>
  </w:style>
  <w:style w:type="paragraph" w:styleId="Footer">
    <w:name w:val="footer"/>
    <w:basedOn w:val="Normal"/>
    <w:link w:val="FooterChar"/>
    <w:uiPriority w:val="99"/>
    <w:unhideWhenUsed/>
    <w:rsid w:val="00146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64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0AD83-A0D2-4A82-B109-259CD1FDC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9</TotalTime>
  <Pages>1</Pages>
  <Words>19075</Words>
  <Characters>108733</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kit Deshmukh</dc:creator>
  <cp:keywords/>
  <dc:description/>
  <cp:lastModifiedBy>Ankit Deshmukh</cp:lastModifiedBy>
  <cp:revision>11</cp:revision>
  <dcterms:created xsi:type="dcterms:W3CDTF">2023-08-14T09:48:00Z</dcterms:created>
  <dcterms:modified xsi:type="dcterms:W3CDTF">2023-08-30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ZcMqN7J"/&gt;&lt;style id="http://www.zotero.org/styles/apa" locale="en-US" hasBibliography="1" bibliographyStyleHasBeenSet="1"/&gt;&lt;prefs&gt;&lt;pref name="fieldType" value="Field"/&gt;&lt;/prefs&gt;&lt;/data&gt;</vt:lpwstr>
  </property>
</Properties>
</file>